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headerReference w:type="even" r:id="rId7"/>
          <w:headerReference w:type="default" r:id="rId8"/>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54835D1D" w14:textId="77777777" w:rsidR="00497A00" w:rsidRPr="00672A6A" w:rsidRDefault="00497A00">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3ADE57D2" w14:textId="77777777" w:rsidR="00497A00" w:rsidRPr="00672A6A" w:rsidRDefault="00497A00">
      <w:pPr>
        <w:rPr>
          <w:rFonts w:cs="Linux Libertine"/>
        </w:rPr>
      </w:pPr>
    </w:p>
    <w:p w14:paraId="52F1A184" w14:textId="77777777" w:rsidR="00497A00" w:rsidRPr="00672A6A" w:rsidRDefault="00497A00">
      <w:pPr>
        <w:rPr>
          <w:rFonts w:cs="Linux Libertine"/>
        </w:rPr>
      </w:pPr>
    </w:p>
    <w:p w14:paraId="73FB3B53" w14:textId="77777777" w:rsidR="00497A00" w:rsidRPr="00672A6A" w:rsidRDefault="00497A00">
      <w:pPr>
        <w:rPr>
          <w:rFonts w:cs="Linux Libertine"/>
        </w:rPr>
      </w:pPr>
    </w:p>
    <w:p w14:paraId="47FC8C7F" w14:textId="77777777" w:rsidR="00497A00" w:rsidRPr="00672A6A" w:rsidRDefault="00497A00">
      <w:pPr>
        <w:rPr>
          <w:rFonts w:cs="Linux Libertine"/>
        </w:rPr>
      </w:pP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77777777" w:rsidR="00DC0047" w:rsidRPr="00672A6A" w:rsidRDefault="00B56113" w:rsidP="00DC0047">
      <w:pPr>
        <w:spacing w:line="360" w:lineRule="auto"/>
        <w:ind w:firstLine="720"/>
        <w:jc w:val="both"/>
        <w:rPr>
          <w:rFonts w:cs="Linux Libertine"/>
        </w:rPr>
      </w:pPr>
      <w:r w:rsidRPr="00672A6A">
        <w:rPr>
          <w:rFonts w:cs="Linux Libertine"/>
        </w:rPr>
        <w:t>The Islamic Blasphemy Law (I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176BD53F"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IABL and its enforcement uphold the principle of the Rule of Law and </w:t>
      </w:r>
      <w:r w:rsidR="00117785" w:rsidRPr="00672A6A">
        <w:rPr>
          <w:rFonts w:cs="Linux Libertine"/>
        </w:rPr>
        <w:t>preserve justice</w:t>
      </w:r>
      <w:r w:rsidRPr="00672A6A">
        <w:rPr>
          <w:rFonts w:cs="Linux Libertine"/>
        </w:rPr>
        <w:t>.</w:t>
      </w:r>
    </w:p>
    <w:p w14:paraId="7435F2B8" w14:textId="25B9F16D"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 whether populism of religions and political manipulation of religions influence the enforcement of the IABL.</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7777777" w:rsidR="00117785" w:rsidRPr="00672A6A" w:rsidRDefault="00B56113" w:rsidP="00DC0047">
      <w:pPr>
        <w:pStyle w:val="ListParagraph"/>
        <w:numPr>
          <w:ilvl w:val="0"/>
          <w:numId w:val="204"/>
        </w:numPr>
        <w:spacing w:line="360" w:lineRule="auto"/>
        <w:jc w:val="both"/>
        <w:rPr>
          <w:rFonts w:cs="Linux Libertine"/>
        </w:rPr>
      </w:pPr>
      <w:r w:rsidRPr="00672A6A">
        <w:rPr>
          <w:rFonts w:cs="Linux Libertine"/>
        </w:rPr>
        <w:t>To what extent the I</w:t>
      </w:r>
      <w:r w:rsidR="00045337" w:rsidRPr="00672A6A">
        <w:rPr>
          <w:rFonts w:cs="Linux Libertine"/>
        </w:rPr>
        <w:t xml:space="preserve">ndonesia’s </w:t>
      </w:r>
      <w:r w:rsidRPr="00672A6A">
        <w:rPr>
          <w:rFonts w:cs="Linux Libertine"/>
        </w:rPr>
        <w:t>ABL enforcement degrade the rule of law?</w:t>
      </w:r>
    </w:p>
    <w:p w14:paraId="2F600B4C" w14:textId="226E7110"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r w:rsidRPr="00672A6A">
        <w:rPr>
          <w:rFonts w:cs="Linux Libertine"/>
        </w:rPr>
        <w:t xml:space="preserve">What are the impacts of </w:t>
      </w:r>
      <w:r w:rsidR="00117785" w:rsidRPr="00672A6A">
        <w:rPr>
          <w:rFonts w:cs="Linux Libertine"/>
        </w:rPr>
        <w:t>its</w:t>
      </w:r>
      <w:r w:rsidRPr="00672A6A">
        <w:rPr>
          <w:rFonts w:cs="Linux Libertine"/>
        </w:rPr>
        <w:t xml:space="preserve"> </w:t>
      </w:r>
      <w:r w:rsidR="00117785" w:rsidRPr="00672A6A">
        <w:rPr>
          <w:rFonts w:cs="Linux Libertine"/>
        </w:rPr>
        <w:t>enforcement</w:t>
      </w:r>
      <w:r w:rsidRPr="00672A6A">
        <w:rPr>
          <w:rFonts w:cs="Linux Libertine"/>
        </w:rPr>
        <w:t xml:space="preserve"> to society</w:t>
      </w:r>
      <w:r w:rsidR="00117785" w:rsidRPr="00672A6A">
        <w:rPr>
          <w:rFonts w:cs="Linux Libertine"/>
        </w:rPr>
        <w:t>? If the enforcement successful to preserve justice?</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 xml:space="preserve">This study does not intend to avoid the top-down approach, unlike the previous studies. This means that the top-down approach is still necessary to examine the current development of the latest anti-blasphemy law in </w:t>
      </w:r>
      <w:r w:rsidR="00422F55" w:rsidRPr="00422F55">
        <w:rPr>
          <w:rFonts w:cs="Linux Libertine"/>
          <w:color w:val="00B050"/>
        </w:rPr>
        <w:lastRenderedPageBreak/>
        <w:t>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4B5E9A44"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 this study 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77777777"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151845" w:rsidRPr="00672A6A">
        <w:rPr>
          <w:rFonts w:cs="Linux Libertine"/>
        </w:rPr>
        <w:t xml:space="preserve"> that ……..</w:t>
      </w:r>
      <w:r w:rsidR="00045337" w:rsidRPr="00672A6A">
        <w:rPr>
          <w:rFonts w:cs="Linux Libertine"/>
        </w:rPr>
        <w:t>. There are some conceptual framework such as……….</w:t>
      </w:r>
      <w:r w:rsidRPr="00672A6A">
        <w:rPr>
          <w:rFonts w:cs="Linux Libertine"/>
        </w:rPr>
        <w:t xml:space="preserve"> including the concepts of religious freedom, human rights</w:t>
      </w:r>
      <w:r w:rsidR="00045337" w:rsidRPr="00672A6A">
        <w:rPr>
          <w:rFonts w:cs="Linux Libertine"/>
        </w:rPr>
        <w:t xml:space="preserve">. </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77777777" w:rsidR="00C74AC3" w:rsidRPr="00672A6A" w:rsidRDefault="008907A4" w:rsidP="00C74AC3">
      <w:pPr>
        <w:spacing w:line="360" w:lineRule="auto"/>
        <w:ind w:firstLine="720"/>
        <w:jc w:val="both"/>
        <w:rPr>
          <w:rFonts w:cs="Linux Libertine"/>
        </w:rPr>
      </w:pPr>
      <w:r w:rsidRPr="00672A6A">
        <w:rPr>
          <w:rFonts w:cs="Linux Libertine"/>
        </w:rPr>
        <w:t>Chapter IV: Development of Anti-Blasphemy Law in Indonesia</w:t>
      </w:r>
      <w:r w:rsidR="00045337" w:rsidRPr="00672A6A">
        <w:rPr>
          <w:rFonts w:cs="Linux Libertine"/>
        </w:rPr>
        <w:t xml:space="preserve"> and Its Impacts towards Human Rights.</w:t>
      </w:r>
      <w:r w:rsidRPr="00672A6A">
        <w:rPr>
          <w:rFonts w:cs="Linux Libertine"/>
        </w:rPr>
        <w:t xml:space="preserve"> This chapter provides the development of Indonesia's Anti-Blasphemy Law. It discusses the legal and political context that led to the </w:t>
      </w:r>
      <w:r w:rsidR="00045337" w:rsidRPr="00672A6A">
        <w:rPr>
          <w:rFonts w:cs="Linux Libertine"/>
        </w:rPr>
        <w:t>strengthen</w:t>
      </w:r>
      <w:r w:rsidRPr="00672A6A">
        <w:rPr>
          <w:rFonts w:cs="Linux Libertine"/>
        </w:rPr>
        <w:t xml:space="preserve"> of the law</w:t>
      </w:r>
      <w:r w:rsidR="00045337" w:rsidRPr="00672A6A">
        <w:rPr>
          <w:rFonts w:cs="Linux Libertine"/>
        </w:rPr>
        <w:t xml:space="preserve"> by the Constitutional Court of Indonesia, as well </w:t>
      </w:r>
      <w:r w:rsidR="00045337" w:rsidRPr="00672A6A">
        <w:rPr>
          <w:rFonts w:cs="Linux Libertine"/>
        </w:rPr>
        <w:lastRenderedPageBreak/>
        <w:t xml:space="preserve">as the presence of the related laws that support the ABL. Then, this chapter analyzed the impacts of its developments towards human rights, particularly the right to FoRB and other related rights. </w:t>
      </w:r>
    </w:p>
    <w:p w14:paraId="7B50111E" w14:textId="77777777"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 and Its Impacts. This chapter analyzes the enforcement of Indonesia's Anti-Blasphemy Law and its impacts on society. It discusses how the law has been enforced, the different cases that have been prosecuted, and the impact of these cases on the rights and freedoms of individuals and groups.</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58461605" w:rsidR="00EC7DF9" w:rsidRPr="00672A6A" w:rsidRDefault="00EC7DF9" w:rsidP="00EC7DF9">
      <w:pPr>
        <w:rPr>
          <w:rFonts w:cs="Linux Libertine"/>
        </w:rPr>
      </w:pPr>
      <w:r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6"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2FCAEF5C" w14:textId="13DDD5F1"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5BF132E2" w:rsidR="00EF69DE" w:rsidRPr="00672A6A" w:rsidRDefault="00EF69DE" w:rsidP="00EF69DE">
      <w:pPr>
        <w:pStyle w:val="Heading3"/>
        <w:rPr>
          <w:rFonts w:cs="Linux Libertine"/>
        </w:rPr>
      </w:pPr>
      <w:r w:rsidRPr="00672A6A">
        <w:rPr>
          <w:rFonts w:cs="Linux Libertine"/>
        </w:rPr>
        <w:t xml:space="preserve">2.1.1 </w:t>
      </w:r>
      <w:r w:rsidRPr="00672A6A">
        <w:rPr>
          <w:rFonts w:cs="Linux Libertine"/>
        </w:rPr>
        <w:tab/>
        <w:t>Theory of the rule of law</w:t>
      </w:r>
    </w:p>
    <w:p w14:paraId="451A5BE7" w14:textId="77777777" w:rsidR="00B16288" w:rsidRPr="00672A6A" w:rsidRDefault="008D3F7C" w:rsidP="00B16288">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r w:rsidRPr="00672A6A">
        <w:rPr>
          <w:rFonts w:cs="Linux Libertine"/>
        </w:rPr>
        <w:t>In one view, the “rule of law” entails formal features of the law, its enforcement, and fair and independent courts. According to Joseph Raz (1977), the “rule of law” protects human dignity and autonomy by ensuring the objective application of the law and protecting individuals against the arbitrary actions of those in power</w:t>
      </w:r>
      <w:r w:rsidR="00151845" w:rsidRPr="00672A6A">
        <w:rPr>
          <w:rFonts w:cs="Linux Libertine"/>
        </w:rPr>
        <w:t xml:space="preserve"> </w:t>
      </w:r>
      <w:r w:rsidRPr="00672A6A">
        <w:rPr>
          <w:rFonts w:cs="Linux Libertine"/>
        </w:rPr>
        <w:t xml:space="preserve">permission. Raz stresses the importance of a legal system that ensures everyone follows the law. </w:t>
      </w:r>
      <w:r w:rsidR="00151845" w:rsidRPr="00672A6A">
        <w:rPr>
          <w:rFonts w:cs="Linux Libertine"/>
        </w:rPr>
        <w:t>The second</w:t>
      </w:r>
      <w:r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Pr="00672A6A">
        <w:rPr>
          <w:rFonts w:cs="Linux Libertine"/>
        </w:rPr>
        <w:t>promote human rights, equality and social welfare, and reflect the values and interests of the people. 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sustainable legal system must take into account local factors such as political, social and economic.</w:t>
      </w:r>
    </w:p>
    <w:p w14:paraId="5DD58FF0" w14:textId="0D610B36" w:rsidR="00B16288" w:rsidRPr="00672A6A" w:rsidRDefault="00B16288" w:rsidP="00B16288">
      <w:pPr>
        <w:pStyle w:val="ParagraphNormal"/>
        <w:rPr>
          <w:rFonts w:cs="Linux Libertine"/>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w:t>
      </w:r>
      <w:r w:rsidRPr="00672A6A">
        <w:rPr>
          <w:rFonts w:cs="Linux Libertine"/>
        </w:rPr>
        <w:lastRenderedPageBreak/>
        <w:t xml:space="preserve">enforcement agencies, and the community's awareness and culture must be taken into account. This principle was proclaimed by the Indonesian National Law Development Agency </w:t>
      </w:r>
      <w:r w:rsidRPr="00672A6A">
        <w:rPr>
          <w:rFonts w:cs="Linux Libertine"/>
          <w:i/>
          <w:iCs/>
        </w:rPr>
        <w:t>(BPHN).</w:t>
      </w:r>
    </w:p>
    <w:p w14:paraId="12EA047F" w14:textId="6741AFD2" w:rsidR="00B16288" w:rsidRPr="00672A6A" w:rsidRDefault="00B16288" w:rsidP="00B16288">
      <w:pPr>
        <w:pStyle w:val="ParagraphNormal"/>
        <w:rPr>
          <w:rFonts w:cs="Linux Libertine"/>
        </w:rPr>
      </w:pP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w:t>
      </w:r>
      <w:r w:rsidRPr="00672A6A">
        <w:rPr>
          <w:rFonts w:cs="Linux Libertine"/>
        </w:rPr>
        <w:lastRenderedPageBreak/>
        <w:t xml:space="preserve">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drawing>
          <wp:inline distT="0" distB="0" distL="0" distR="0" wp14:anchorId="70B36771" wp14:editId="43FB1734">
            <wp:extent cx="4676775" cy="3336053"/>
            <wp:effectExtent l="0" t="38100" r="0" b="2984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794E888" w14:textId="77777777" w:rsidR="00B16288" w:rsidRPr="00672A6A" w:rsidRDefault="00B16288" w:rsidP="00EF69DE">
      <w:pPr>
        <w:rPr>
          <w:rFonts w:cs="Linux Libertine"/>
        </w:rPr>
      </w:pPr>
    </w:p>
    <w:p w14:paraId="60BDCB60" w14:textId="65293337" w:rsidR="00B16288" w:rsidRPr="00672A6A" w:rsidRDefault="00B16288" w:rsidP="00340465">
      <w:pPr>
        <w:pStyle w:val="Caption"/>
        <w:rPr>
          <w:rFonts w:cs="Linux Libertine"/>
          <w:noProof/>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0DA734B6" w:rsidR="00EF69DE" w:rsidRPr="00672A6A" w:rsidRDefault="00EF69DE" w:rsidP="00EF69DE">
      <w:pPr>
        <w:pStyle w:val="Heading3"/>
        <w:rPr>
          <w:rFonts w:cs="Linux Libertine"/>
        </w:rPr>
      </w:pPr>
      <w:r w:rsidRPr="00672A6A">
        <w:rPr>
          <w:rFonts w:cs="Linux Libertine"/>
        </w:rPr>
        <w:lastRenderedPageBreak/>
        <w:t xml:space="preserve">2.1.3 </w:t>
      </w:r>
      <w:r w:rsidRPr="00672A6A">
        <w:rPr>
          <w:rFonts w:cs="Linux Libertine"/>
        </w:rPr>
        <w:tab/>
        <w:t>The rule of law and social justice</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lastRenderedPageBreak/>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 xml:space="preserve">Social justice ensures that everyone is treated fairly and has the same opportunities. Law enforcement is essential to both of these principles because it is </w:t>
      </w:r>
      <w:r w:rsidRPr="00672A6A">
        <w:rPr>
          <w:rFonts w:cs="Linux Libertine"/>
        </w:rPr>
        <w:lastRenderedPageBreak/>
        <w:t>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30EE1429" w14:textId="193C1A20" w:rsidR="00EF69DE" w:rsidRPr="00672A6A" w:rsidRDefault="00EF69DE" w:rsidP="00EF69DE">
      <w:pPr>
        <w:pStyle w:val="Heading2"/>
        <w:rPr>
          <w:rFonts w:cs="Linux Libertine"/>
        </w:rPr>
      </w:pPr>
      <w:r w:rsidRPr="00672A6A">
        <w:rPr>
          <w:rFonts w:cs="Linux Libertine"/>
        </w:rPr>
        <w:lastRenderedPageBreak/>
        <w:t xml:space="preserve">2.2 </w:t>
      </w:r>
      <w:r w:rsidRPr="00672A6A">
        <w:rPr>
          <w:rFonts w:cs="Linux Libertine"/>
        </w:rPr>
        <w:tab/>
        <w:t>Conceptual Framework</w:t>
      </w:r>
    </w:p>
    <w:p w14:paraId="63026595" w14:textId="752A1AE3" w:rsidR="007B5411" w:rsidRPr="00672A6A" w:rsidRDefault="007B5411" w:rsidP="007B5411">
      <w:pPr>
        <w:pStyle w:val="ParagraphNormal"/>
        <w:ind w:firstLine="0"/>
        <w:rPr>
          <w:rFonts w:cs="Linux Libertine"/>
          <w:b/>
          <w:bCs/>
          <w:color w:val="00B050"/>
          <w:szCs w:val="28"/>
          <w:lang w:val="en-US"/>
        </w:rPr>
      </w:pPr>
      <w:bookmarkStart w:id="0" w:name="_Toc118302749"/>
      <w:r w:rsidRPr="00672A6A">
        <w:rPr>
          <w:rFonts w:cs="Linux Libertine"/>
          <w:b/>
          <w:bCs/>
          <w:color w:val="00B050"/>
          <w:szCs w:val="28"/>
          <w:lang w:val="en-US"/>
        </w:rPr>
        <w:t>2.2.1. Relationship between Blasphemy and Religion</w:t>
      </w:r>
    </w:p>
    <w:p w14:paraId="6E00003C" w14:textId="77777777" w:rsidR="007B5411" w:rsidRPr="00672A6A" w:rsidRDefault="007B5411" w:rsidP="007B5411">
      <w:pPr>
        <w:pStyle w:val="ParagraphNormal"/>
        <w:rPr>
          <w:rFonts w:cs="Linux Libertine"/>
          <w:lang w:val="en-US"/>
        </w:rPr>
      </w:pPr>
      <w:r w:rsidRPr="00672A6A">
        <w:rPr>
          <w:rFonts w:cs="Linux Libertine"/>
          <w:lang w:val="en-US"/>
        </w:rPr>
        <w:t>Defining religion is challenging, as noted by the Brief Encyclopedia of the Philosophy of Religion, due to several factors. Firstly, religion is a deeply personal belief that varies significantly between individuals, making it difficult to generalize. Secondly, it is hard to provide an unbiased definition of religion as definitions can be influenced by one's faith. Lastly, a theological or philosophical approach is needed to understand religion fully, rather than a sociological or ideological perspective that considers religion as an individual preoccupation unrelated to societal dynamics.</w:t>
      </w:r>
    </w:p>
    <w:p w14:paraId="1115E859" w14:textId="77777777" w:rsidR="007B5411" w:rsidRPr="00672A6A" w:rsidRDefault="007B5411" w:rsidP="007B5411">
      <w:pPr>
        <w:pStyle w:val="ParagraphNormal"/>
        <w:rPr>
          <w:rFonts w:cs="Linux Libertine"/>
          <w:lang w:val="en-US"/>
        </w:rPr>
      </w:pPr>
      <w:r w:rsidRPr="00672A6A">
        <w:rPr>
          <w:rFonts w:cs="Linux Libertine"/>
          <w:lang w:val="en-US"/>
        </w:rPr>
        <w:t>However, the term "religion" is used in various treaties in international human rights law, which do not provide a definition but describe it as "belief" in a broad sense. The United Nations Human Rights Committee's General Comment No. 22 clarifies that Article 18 of the Covenant on Civil and Political Rights protects theistic, non-theistic, and atheistic views, as well as the freedom not to accept a religion or belief. The Committee's interpretation of religion emphasizes that it is not confined to established faiths and encompasses all views held by members of a community, ancient or modern, theistic or non-theistic.</w:t>
      </w:r>
    </w:p>
    <w:p w14:paraId="107F5D33" w14:textId="77777777" w:rsidR="007B5411" w:rsidRPr="00672A6A" w:rsidRDefault="007B5411" w:rsidP="007B5411">
      <w:pPr>
        <w:pStyle w:val="ParagraphNormal"/>
        <w:rPr>
          <w:rFonts w:cs="Linux Libertine"/>
          <w:lang w:val="en-US"/>
        </w:rPr>
      </w:pPr>
      <w:r w:rsidRPr="00672A6A">
        <w:rPr>
          <w:rFonts w:cs="Linux Libertine"/>
          <w:lang w:val="en-US"/>
        </w:rPr>
        <w:t>Governments' growing trend of adopting a literal interpretation of religious texts cannot be separated from the Human Rights Committee's view. This trend justifies discriminatory practices based on faith, which threatens the freedom of religion and belief as a human right.</w:t>
      </w:r>
    </w:p>
    <w:p w14:paraId="01273038" w14:textId="77777777" w:rsidR="007B5411" w:rsidRPr="00672A6A" w:rsidRDefault="007B5411" w:rsidP="007B5411">
      <w:pPr>
        <w:pStyle w:val="ParagraphNormal"/>
        <w:rPr>
          <w:rFonts w:cs="Linux Libertine"/>
          <w:lang w:val="en-US"/>
        </w:rPr>
      </w:pPr>
      <w:r w:rsidRPr="00672A6A">
        <w:rPr>
          <w:rFonts w:cs="Linux Libertine"/>
          <w:lang w:val="en-US"/>
        </w:rPr>
        <w:t xml:space="preserve">The research conducted by Pew Research Centre that Grim and Finke (2010) refer to was carried out in 230 different nations, where they identified five “majority” faiths, which included Buddhism, Christianity, Hinduism, Islam, and Judaism, as well as four “minority” faiths. The first category consists of religious believers, such as Ahmadiyya, Shi'a, and Jehovah's Witnesses. The second category is composed of folk or traditional religions, which include several mythological beliefs in Indonesia. The third category comprises many individuals who do not associate with any particular religion, including adherents of the </w:t>
      </w:r>
      <w:proofErr w:type="spellStart"/>
      <w:r w:rsidRPr="00672A6A">
        <w:rPr>
          <w:rFonts w:cs="Linux Libertine"/>
          <w:lang w:val="en-US"/>
        </w:rPr>
        <w:t>Bahá'i</w:t>
      </w:r>
      <w:proofErr w:type="spellEnd"/>
      <w:r w:rsidRPr="00672A6A">
        <w:rPr>
          <w:rFonts w:cs="Linux Libertine"/>
          <w:lang w:val="en-US"/>
        </w:rPr>
        <w:t xml:space="preserve"> faith, Shintoism, Sikhism, Zoroastrianism, and others (p.136). Due to the lack of a standard definition of religion, such categorization of religion is understandable.</w:t>
      </w:r>
    </w:p>
    <w:p w14:paraId="57717AC8" w14:textId="77777777" w:rsidR="007B5411" w:rsidRPr="00672A6A" w:rsidRDefault="007B5411" w:rsidP="007B5411">
      <w:pPr>
        <w:pStyle w:val="ParagraphNormal"/>
        <w:rPr>
          <w:rFonts w:cs="Linux Libertine"/>
          <w:lang w:val="en-US"/>
        </w:rPr>
      </w:pPr>
      <w:r w:rsidRPr="00672A6A">
        <w:rPr>
          <w:rFonts w:cs="Linux Libertine"/>
          <w:lang w:val="en-US"/>
        </w:rPr>
        <w:lastRenderedPageBreak/>
        <w:t>According to Section 3 of the Equality Act 2006 (Equality Act 2006, Chapter 3), the term “religion” implies any faith under British law, while “any religious or philosophical belief” serves as the only formalism for belief (believe). The absence of religious or spiritual practice is sometimes included in discussions of religion and belief. This research employs the term “religion” in a broad sense, taking cues from International Human Rights Law, which encompasses all forms of religious or spiritual beliefs, both established and unconventional.</w:t>
      </w:r>
    </w:p>
    <w:p w14:paraId="37802B77" w14:textId="77777777" w:rsidR="007B5411" w:rsidRPr="00672A6A" w:rsidRDefault="007B5411" w:rsidP="007B5411">
      <w:pPr>
        <w:pStyle w:val="ParagraphNormal"/>
        <w:rPr>
          <w:rFonts w:cs="Linux Libertine"/>
          <w:lang w:val="en-US"/>
        </w:rPr>
      </w:pPr>
      <w:r w:rsidRPr="00672A6A">
        <w:rPr>
          <w:rFonts w:cs="Linux Libertine"/>
          <w:lang w:val="en-US"/>
        </w:rPr>
        <w:t xml:space="preserve">However, this is not the case in Indonesia, where there is no explicit definition of a “recognized religion” under the law. It is worth noting that under Indonesia's legal system, established religions have a different status than traditional or sectarian faiths. To prevent the spread of folk religions or traditional religious systems in Indonesia, whose teachings were deemed to contradict the fundamental principles of recognized religions, Soekarno implemented the Indonesian Anti-Birth Law (IABL) and Article 156a of the Indonesian Criminal Code to safeguard the established religions and beliefs. Article 1 of the Indonesian constitution recognizes Islam, Protestant Christianity, Catholicism, Hinduism, and Buddhism as the official faiths of the country. However, this does not mean that the government prohibits other religions, including Baha'i, Shinto, Judaism, and many more. When President Gus </w:t>
      </w:r>
      <w:proofErr w:type="spellStart"/>
      <w:r w:rsidRPr="00672A6A">
        <w:rPr>
          <w:rFonts w:cs="Linux Libertine"/>
          <w:lang w:val="en-US"/>
        </w:rPr>
        <w:t>Dur's</w:t>
      </w:r>
      <w:proofErr w:type="spellEnd"/>
      <w:r w:rsidRPr="00672A6A">
        <w:rPr>
          <w:rFonts w:cs="Linux Libertine"/>
          <w:lang w:val="en-US"/>
        </w:rPr>
        <w:t xml:space="preserve"> administration came into power after the Reformation Period, Confucianism was included, bringing the total number of legally recognized faiths to six. The cases of blasphemy chosen for this study provide an overview of how the Indonesian judiciary formulates religions, how the vagueness of the norms of the Blasphemy Law affects judges in formulating the offense of blasphemy of religion, and how the judiciary's formulation of religions relates to the criminalization of certain religions.</w:t>
      </w:r>
    </w:p>
    <w:p w14:paraId="4B104D3F" w14:textId="463F1431" w:rsidR="007B5411" w:rsidRPr="00672A6A" w:rsidRDefault="007B5411" w:rsidP="007B5411">
      <w:pPr>
        <w:pStyle w:val="ParagraphNormal"/>
        <w:spacing w:line="240" w:lineRule="auto"/>
        <w:ind w:firstLine="0"/>
        <w:rPr>
          <w:rFonts w:cs="Linux Libertine"/>
          <w:b/>
          <w:bCs/>
          <w:color w:val="00B050"/>
          <w:szCs w:val="28"/>
          <w:lang w:val="en-US"/>
        </w:rPr>
      </w:pPr>
      <w:r w:rsidRPr="00672A6A">
        <w:rPr>
          <w:rFonts w:cs="Linux Libertine"/>
          <w:b/>
          <w:bCs/>
          <w:color w:val="00B050"/>
          <w:szCs w:val="28"/>
          <w:lang w:val="en-US"/>
        </w:rPr>
        <w:t>2.2.2 Religious Tolerance and Pluralism in Indonesia</w:t>
      </w:r>
    </w:p>
    <w:p w14:paraId="4B703BA2" w14:textId="77777777" w:rsidR="007B5411" w:rsidRPr="00672A6A" w:rsidRDefault="007B5411" w:rsidP="007B5411">
      <w:pPr>
        <w:pStyle w:val="ParagraphNormal"/>
        <w:spacing w:line="240" w:lineRule="auto"/>
        <w:rPr>
          <w:rFonts w:cs="Linux Libertine"/>
          <w:szCs w:val="28"/>
          <w:lang w:val="en-US"/>
        </w:rPr>
      </w:pPr>
    </w:p>
    <w:p w14:paraId="2BAC9636" w14:textId="77777777" w:rsidR="007B5411" w:rsidRPr="00672A6A" w:rsidRDefault="007B5411" w:rsidP="007B5411">
      <w:pPr>
        <w:pStyle w:val="ParagraphNormal"/>
        <w:rPr>
          <w:rFonts w:cs="Linux Libertine"/>
          <w:lang w:val="en-US"/>
        </w:rPr>
      </w:pPr>
      <w:r w:rsidRPr="00672A6A">
        <w:rPr>
          <w:rFonts w:cs="Linux Libertine"/>
          <w:lang w:val="en-US"/>
        </w:rPr>
        <w:t xml:space="preserve">Religious intolerance has been on the rise in Indonesia. Despite the first tenet of Pancasila, which is meant to ensure religious freedom by embracing variety, becoming a "homogeneous ideology of One God," it has led to religious intolerance in Indonesia (Lindsey and </w:t>
      </w:r>
      <w:proofErr w:type="spellStart"/>
      <w:r w:rsidRPr="00672A6A">
        <w:rPr>
          <w:rFonts w:cs="Linux Libertine"/>
          <w:lang w:val="en-US"/>
        </w:rPr>
        <w:t>Pausacker</w:t>
      </w:r>
      <w:proofErr w:type="spellEnd"/>
      <w:r w:rsidRPr="00672A6A">
        <w:rPr>
          <w:rFonts w:cs="Linux Libertine"/>
          <w:lang w:val="en-US"/>
        </w:rPr>
        <w:t xml:space="preserve">, 2017, p.9). Minorities continue to face prejudice, whether through the stigmatization of 'deviant' groups, the activation of fatwas declaring certain religious groupings 'deviant,' or the punishment of </w:t>
      </w:r>
      <w:r w:rsidRPr="00672A6A">
        <w:rPr>
          <w:rFonts w:cs="Linux Libertine"/>
          <w:lang w:val="en-US"/>
        </w:rPr>
        <w:lastRenderedPageBreak/>
        <w:t>individuals who are seen as defiling religion (</w:t>
      </w:r>
      <w:proofErr w:type="spellStart"/>
      <w:r w:rsidRPr="00672A6A">
        <w:rPr>
          <w:rFonts w:cs="Linux Libertine"/>
          <w:lang w:val="en-US"/>
        </w:rPr>
        <w:t>Qurrata</w:t>
      </w:r>
      <w:proofErr w:type="spellEnd"/>
      <w:r w:rsidRPr="00672A6A">
        <w:rPr>
          <w:rFonts w:cs="Linux Libertine"/>
          <w:lang w:val="en-US"/>
        </w:rPr>
        <w:t xml:space="preserve"> </w:t>
      </w:r>
      <w:proofErr w:type="spellStart"/>
      <w:r w:rsidRPr="00672A6A">
        <w:rPr>
          <w:rFonts w:cs="Linux Libertine"/>
          <w:lang w:val="en-US"/>
        </w:rPr>
        <w:t>A’yun</w:t>
      </w:r>
      <w:proofErr w:type="spellEnd"/>
      <w:r w:rsidRPr="00672A6A">
        <w:rPr>
          <w:rFonts w:cs="Linux Libertine"/>
          <w:lang w:val="en-US"/>
        </w:rPr>
        <w:t xml:space="preserve">, 2020, p. 335; </w:t>
      </w:r>
      <w:proofErr w:type="spellStart"/>
      <w:r w:rsidRPr="00672A6A">
        <w:rPr>
          <w:rFonts w:cs="Linux Libertine"/>
          <w:lang w:val="en-US"/>
        </w:rPr>
        <w:t>Sihombing</w:t>
      </w:r>
      <w:proofErr w:type="spellEnd"/>
      <w:r w:rsidRPr="00672A6A">
        <w:rPr>
          <w:rFonts w:cs="Linux Libertine"/>
          <w:lang w:val="en-US"/>
        </w:rPr>
        <w:t xml:space="preserve"> et al., 2012). Despite Indonesia's acceptance of International Human Rights treaties and the acknowledgment of human rights values in the 1945 Constitution, religious freedom has not improved. Lindsey and Butt (2016) report that instead of striking down the IABL, the Constitutional Court only declared that it is not in conflict with the Constitution (p.37). This suggests a need for further research on how people's understanding of divine ideology affects the IABL and its enforcement and whether doing away with the IABL might be detrimental to society.</w:t>
      </w:r>
    </w:p>
    <w:bookmarkEnd w:id="0"/>
    <w:p w14:paraId="170B5FB9" w14:textId="77777777" w:rsidR="007B5411" w:rsidRPr="00672A6A" w:rsidRDefault="007B5411" w:rsidP="007B5411">
      <w:pPr>
        <w:rPr>
          <w:rFonts w:cs="Linux Libertine"/>
        </w:rPr>
      </w:pPr>
    </w:p>
    <w:p w14:paraId="2A640856" w14:textId="77777777" w:rsidR="007B5411" w:rsidRPr="00672A6A" w:rsidRDefault="007B5411" w:rsidP="007B5411">
      <w:pPr>
        <w:pStyle w:val="Heading3"/>
        <w:rPr>
          <w:rFonts w:cs="Linux Libertine"/>
        </w:rPr>
      </w:pPr>
      <w:r w:rsidRPr="00672A6A">
        <w:rPr>
          <w:rFonts w:cs="Linux Libertine"/>
        </w:rPr>
        <w:t xml:space="preserve">2.2.3 </w:t>
      </w:r>
      <w:r w:rsidRPr="00672A6A">
        <w:rPr>
          <w:rFonts w:cs="Linux Libertine"/>
        </w:rPr>
        <w:tab/>
        <w:t>Relation between Political Manipulation of Religion and the enforcement of ABL</w:t>
      </w:r>
    </w:p>
    <w:p w14:paraId="105952A2" w14:textId="77777777" w:rsidR="007B5411" w:rsidRPr="00672A6A" w:rsidRDefault="007B5411" w:rsidP="007B5411">
      <w:pPr>
        <w:spacing w:line="360" w:lineRule="auto"/>
        <w:ind w:firstLine="720"/>
        <w:rPr>
          <w:rFonts w:cs="Linux Libertine"/>
        </w:rPr>
      </w:pPr>
      <w:r w:rsidRPr="00672A6A">
        <w:rPr>
          <w:rFonts w:cs="Linux Libertine"/>
        </w:rPr>
        <w:t>Blasphemy laws, which criminalize expression deemed offensive to religion, have a long history dating back to ancient civilizations such as Greece, Rome, and Egypt (Fadel, 2016). However, the modern concept of 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blasphemy laws in Protestant countries, while Catholic countries continued to enforce existing blasphemy laws (Fadel, 2016).</w:t>
      </w:r>
    </w:p>
    <w:p w14:paraId="3008CD9C" w14:textId="77777777" w:rsidR="007B5411" w:rsidRPr="00672A6A" w:rsidRDefault="007B5411" w:rsidP="007B5411">
      <w:pPr>
        <w:spacing w:line="360" w:lineRule="auto"/>
        <w:ind w:firstLine="720"/>
        <w:rPr>
          <w:rFonts w:cs="Linux Libertine"/>
        </w:rPr>
      </w:pPr>
      <w:r w:rsidRPr="00672A6A">
        <w:rPr>
          <w:rFonts w:cs="Linux Libertine"/>
        </w:rPr>
        <w:t xml:space="preserve">In the modern era, 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672A6A">
        <w:rPr>
          <w:rFonts w:cs="Linux Libertine"/>
        </w:rPr>
        <w:t>ul-Haq</w:t>
      </w:r>
      <w:proofErr w:type="spellEnd"/>
      <w:r w:rsidRPr="00672A6A">
        <w:rPr>
          <w:rFonts w:cs="Linux Libertine"/>
        </w:rPr>
        <w:t xml:space="preserve"> (Schmid, 2019). The laws have been used to target religious minorities, particularly Christians and Ahmadis, and to silence political dissent (Shahid, 2021). Other Muslim-majority countries, such as Saudi Arabia and Iran, also have strict blasphemy laws that are used to suppress freedom of expression (</w:t>
      </w:r>
      <w:proofErr w:type="spellStart"/>
      <w:r w:rsidRPr="00672A6A">
        <w:rPr>
          <w:rFonts w:cs="Linux Libertine"/>
        </w:rPr>
        <w:t>Bielefeldt</w:t>
      </w:r>
      <w:proofErr w:type="spellEnd"/>
      <w:r w:rsidRPr="00672A6A">
        <w:rPr>
          <w:rFonts w:cs="Linux Libertine"/>
        </w:rPr>
        <w:t>, 2012).</w:t>
      </w:r>
    </w:p>
    <w:p w14:paraId="35757816" w14:textId="77777777" w:rsidR="007B5411" w:rsidRPr="00672A6A" w:rsidRDefault="007B5411" w:rsidP="007B5411">
      <w:pPr>
        <w:spacing w:line="360" w:lineRule="auto"/>
        <w:ind w:firstLine="720"/>
        <w:rPr>
          <w:rFonts w:cs="Linux Libertine"/>
        </w:rPr>
      </w:pPr>
      <w:r w:rsidRPr="00672A6A">
        <w:rPr>
          <w:rFonts w:cs="Linux Libertine"/>
        </w:rPr>
        <w:t xml:space="preserve">Blasphemy laws are inconsistent with international human rights standards because they establish and promote official religious orthodoxy and </w:t>
      </w:r>
      <w:r w:rsidRPr="00672A6A">
        <w:rPr>
          <w:rFonts w:cs="Linux Libertine"/>
        </w:rPr>
        <w:lastRenderedPageBreak/>
        <w:t xml:space="preserve">dogma over individual liberty, and often result in violations of the freedoms of religion, thought, and expression that are protected under international instruments (UN Human Rights Council, 2011; </w:t>
      </w:r>
      <w:proofErr w:type="spellStart"/>
      <w:r w:rsidRPr="00672A6A">
        <w:rPr>
          <w:rFonts w:cs="Linux Libertine"/>
        </w:rPr>
        <w:t>Bielefeldt</w:t>
      </w:r>
      <w:proofErr w:type="spellEnd"/>
      <w:r w:rsidRPr="00672A6A">
        <w:rPr>
          <w:rFonts w:cs="Linux Libertine"/>
        </w:rPr>
        <w:t>, 2012). At the national level, blasphemy laws are counter-productive since they may result in the de facto censure of all inter-religious/belief and intra-religious/belief dialogue, debate, and also criticism (</w:t>
      </w:r>
      <w:proofErr w:type="spellStart"/>
      <w:r w:rsidRPr="00672A6A">
        <w:rPr>
          <w:rFonts w:cs="Linux Libertine"/>
        </w:rPr>
        <w:t>Baderin</w:t>
      </w:r>
      <w:proofErr w:type="spellEnd"/>
      <w:r w:rsidRPr="00672A6A">
        <w:rPr>
          <w:rFonts w:cs="Linux Libertine"/>
        </w:rPr>
        <w:t>, 2015).</w:t>
      </w:r>
    </w:p>
    <w:p w14:paraId="00BF1377" w14:textId="7FE2A8DF" w:rsidR="007B5411" w:rsidRPr="00672A6A" w:rsidRDefault="007B5411" w:rsidP="007B5411">
      <w:pPr>
        <w:spacing w:line="360" w:lineRule="auto"/>
        <w:ind w:firstLine="720"/>
        <w:rPr>
          <w:rFonts w:cs="Linux Libertine"/>
        </w:rPr>
      </w:pPr>
      <w:r w:rsidRPr="00672A6A">
        <w:rPr>
          <w:rFonts w:cs="Linux Libertine"/>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3D5A7CF8" w14:textId="77777777" w:rsidR="007B5411" w:rsidRPr="00672A6A" w:rsidRDefault="007B5411" w:rsidP="007B5411">
      <w:pPr>
        <w:rPr>
          <w:rFonts w:cs="Linux Libertine"/>
        </w:rPr>
      </w:pPr>
    </w:p>
    <w:p w14:paraId="53790D89" w14:textId="77777777" w:rsidR="007B5411" w:rsidRPr="00672A6A" w:rsidRDefault="007B5411" w:rsidP="007B5411">
      <w:pPr>
        <w:pStyle w:val="Heading3"/>
        <w:rPr>
          <w:rFonts w:cs="Linux Libertine"/>
        </w:rPr>
      </w:pPr>
      <w:r w:rsidRPr="00672A6A">
        <w:rPr>
          <w:rFonts w:cs="Linux Libertine"/>
        </w:rPr>
        <w:t xml:space="preserve">2.2.4 </w:t>
      </w:r>
      <w:r w:rsidRPr="00672A6A">
        <w:rPr>
          <w:rFonts w:cs="Linux Libertine"/>
        </w:rPr>
        <w:tab/>
        <w:t>Relation between Populism of Religion and the Enforcement of ABL</w:t>
      </w:r>
    </w:p>
    <w:p w14:paraId="0430D102" w14:textId="77777777" w:rsidR="007B5411" w:rsidRPr="00672A6A" w:rsidRDefault="007B5411" w:rsidP="007B5411">
      <w:pPr>
        <w:spacing w:line="360" w:lineRule="auto"/>
        <w:ind w:firstLine="720"/>
        <w:jc w:val="both"/>
        <w:rPr>
          <w:rFonts w:cs="Linux Libertine"/>
        </w:rPr>
      </w:pPr>
      <w:r w:rsidRPr="00672A6A">
        <w:rPr>
          <w:rFonts w:cs="Linux Libertine"/>
        </w:rPr>
        <w:t>Blasphemy laws are legal provisions that prohibit speech or actions that are deemed to be contemptuous of God or of people or objects considered sacred. Blasphemy laws have a long history in various religious traditions, but they have also been used by political and religious authorities to silence dissent and marginalize minorities. In this paragraph, I will provide some historical details on how religious populism and anti-blasphemy laws have been intertwined in different contexts.</w:t>
      </w:r>
    </w:p>
    <w:p w14:paraId="2664B136" w14:textId="77777777" w:rsidR="007B5411" w:rsidRPr="00672A6A" w:rsidRDefault="007B5411" w:rsidP="007B5411">
      <w:pPr>
        <w:spacing w:line="360" w:lineRule="auto"/>
        <w:ind w:firstLine="720"/>
        <w:jc w:val="both"/>
        <w:rPr>
          <w:rFonts w:cs="Linux Libertine"/>
        </w:rPr>
      </w:pPr>
      <w:r w:rsidRPr="00672A6A">
        <w:rPr>
          <w:rFonts w:cs="Linux Libertine"/>
        </w:rPr>
        <w:t xml:space="preserve">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w:t>
      </w:r>
      <w:r w:rsidRPr="00672A6A">
        <w:rPr>
          <w:rFonts w:cs="Linux Libertine"/>
        </w:rPr>
        <w:lastRenderedPageBreak/>
        <w:t>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672A6A" w:rsidRDefault="007B5411" w:rsidP="007B5411">
      <w:pPr>
        <w:spacing w:line="360" w:lineRule="auto"/>
        <w:ind w:firstLine="720"/>
        <w:jc w:val="both"/>
        <w:rPr>
          <w:rFonts w:cs="Linux Libertine"/>
        </w:rPr>
      </w:pPr>
      <w:r w:rsidRPr="00672A6A">
        <w:rPr>
          <w:rFonts w:cs="Linux Libertine"/>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672A6A" w:rsidRDefault="007B5411" w:rsidP="007B5411">
      <w:pPr>
        <w:spacing w:line="360" w:lineRule="auto"/>
        <w:ind w:firstLine="720"/>
        <w:jc w:val="both"/>
        <w:rPr>
          <w:rFonts w:cs="Linux Libertine"/>
        </w:rPr>
      </w:pPr>
      <w:r w:rsidRPr="00672A6A">
        <w:rPr>
          <w:rFonts w:cs="Linux Libertine"/>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672A6A" w:rsidRDefault="007B5411" w:rsidP="007B5411">
      <w:pPr>
        <w:rPr>
          <w:rFonts w:cs="Linux Libertine"/>
        </w:rPr>
      </w:pPr>
    </w:p>
    <w:p w14:paraId="30D48679" w14:textId="77777777" w:rsidR="007B5411" w:rsidRPr="00672A6A" w:rsidRDefault="007B5411" w:rsidP="007B5411">
      <w:pPr>
        <w:pStyle w:val="Heading3"/>
        <w:rPr>
          <w:rFonts w:cs="Linux Libertine"/>
        </w:rPr>
      </w:pPr>
      <w:r w:rsidRPr="00672A6A">
        <w:rPr>
          <w:rFonts w:cs="Linux Libertine"/>
        </w:rPr>
        <w:t xml:space="preserve">2.2.5 </w:t>
      </w:r>
      <w:r w:rsidRPr="00672A6A">
        <w:rPr>
          <w:rFonts w:cs="Linux Libertine"/>
        </w:rPr>
        <w:tab/>
        <w:t>The Impacts of ABL's enforcement towards society</w:t>
      </w:r>
    </w:p>
    <w:p w14:paraId="4BDAB1F9" w14:textId="77777777" w:rsidR="007B5411" w:rsidRPr="00672A6A" w:rsidRDefault="007B5411" w:rsidP="007B5411">
      <w:pPr>
        <w:spacing w:line="360" w:lineRule="auto"/>
        <w:jc w:val="both"/>
        <w:rPr>
          <w:rFonts w:cs="Linux Libertine"/>
        </w:rPr>
      </w:pPr>
      <w:r w:rsidRPr="00672A6A">
        <w:rPr>
          <w:rFonts w:cs="Linux Libertine"/>
        </w:rPr>
        <w:t xml:space="preserve">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w:t>
      </w:r>
      <w:r w:rsidRPr="00672A6A">
        <w:rPr>
          <w:rFonts w:cs="Linux Libertine"/>
        </w:rPr>
        <w:lastRenderedPageBreak/>
        <w:t>thus maintain social harmony and order. However, this impact may also depend on the level of tolerance and diversity in the society, as well as the availability of alternative channels for dialogue and debate.</w:t>
      </w:r>
    </w:p>
    <w:p w14:paraId="47485701" w14:textId="77777777" w:rsidR="007B5411" w:rsidRPr="00672A6A" w:rsidRDefault="007B5411" w:rsidP="007B5411">
      <w:pPr>
        <w:spacing w:line="360" w:lineRule="auto"/>
        <w:ind w:firstLine="720"/>
        <w:jc w:val="both"/>
        <w:rPr>
          <w:rFonts w:cs="Linux Libertine"/>
        </w:rPr>
      </w:pPr>
      <w:r w:rsidRPr="00672A6A">
        <w:rPr>
          <w:rFonts w:cs="Linux Libertine"/>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672A6A" w:rsidRDefault="007B5411" w:rsidP="007B5411">
      <w:pPr>
        <w:spacing w:line="360" w:lineRule="auto"/>
        <w:ind w:firstLine="720"/>
        <w:jc w:val="both"/>
        <w:rPr>
          <w:rFonts w:cs="Linux Libertine"/>
        </w:rPr>
      </w:pPr>
      <w:r w:rsidRPr="00672A6A">
        <w:rPr>
          <w:rFonts w:cs="Linux Libertine"/>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672A6A" w:rsidRDefault="007B5411" w:rsidP="007B5411">
      <w:pPr>
        <w:spacing w:line="360" w:lineRule="auto"/>
        <w:ind w:firstLine="720"/>
        <w:jc w:val="both"/>
        <w:rPr>
          <w:rFonts w:cs="Linux Libertine"/>
        </w:rPr>
      </w:pPr>
      <w:r w:rsidRPr="00672A6A">
        <w:rPr>
          <w:rFonts w:cs="Linux Libertine"/>
        </w:rPr>
        <w:t>A contemporary example of anti-blasphemy laws is the case of Pakistan, where blasphemy against Islam is a criminal offence under section 295-C of the Penal Code. This law was introduced in 1986 by General Zia-</w:t>
      </w:r>
      <w:proofErr w:type="spellStart"/>
      <w:r w:rsidRPr="00672A6A">
        <w:rPr>
          <w:rFonts w:cs="Linux Libertine"/>
        </w:rPr>
        <w:t>ul</w:t>
      </w:r>
      <w:proofErr w:type="spellEnd"/>
      <w:r w:rsidRPr="00672A6A">
        <w:rPr>
          <w:rFonts w:cs="Linux Libertine"/>
        </w:rPr>
        <w:t>-</w:t>
      </w:r>
      <w:proofErr w:type="spellStart"/>
      <w:r w:rsidRPr="00672A6A">
        <w:rPr>
          <w:rFonts w:cs="Linux Libertine"/>
        </w:rPr>
        <w:t>Haq</w:t>
      </w:r>
      <w:proofErr w:type="spellEnd"/>
      <w:r w:rsidRPr="00672A6A">
        <w:rPr>
          <w:rFonts w:cs="Linux Libertine"/>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5E63AFD6" w14:textId="18A56FAA" w:rsidR="007B5411" w:rsidRPr="00672A6A" w:rsidRDefault="007B5411" w:rsidP="007B5411">
      <w:pPr>
        <w:spacing w:line="360" w:lineRule="auto"/>
        <w:ind w:firstLine="720"/>
        <w:jc w:val="both"/>
        <w:rPr>
          <w:rFonts w:cs="Linux Libertine"/>
        </w:rPr>
      </w:pPr>
      <w:r w:rsidRPr="00672A6A">
        <w:rPr>
          <w:rFonts w:cs="Linux Libertine"/>
        </w:rPr>
        <w:lastRenderedPageBreak/>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p>
    <w:p w14:paraId="315D83D4" w14:textId="77777777" w:rsidR="007B5411" w:rsidRPr="00672A6A" w:rsidRDefault="007B5411" w:rsidP="007B5411">
      <w:pPr>
        <w:rPr>
          <w:rFonts w:cs="Linux Libertine"/>
        </w:rPr>
      </w:pPr>
    </w:p>
    <w:p w14:paraId="506515D7" w14:textId="342485DE" w:rsidR="007B5411" w:rsidRPr="00672A6A" w:rsidRDefault="007B5411" w:rsidP="007B5411">
      <w:pPr>
        <w:pStyle w:val="Heading3"/>
        <w:rPr>
          <w:rFonts w:cs="Linux Libertine"/>
        </w:rPr>
      </w:pPr>
      <w:r w:rsidRPr="00672A6A">
        <w:rPr>
          <w:rFonts w:cs="Linux Libertine"/>
        </w:rPr>
        <w:t>2.</w:t>
      </w:r>
      <w:r w:rsidR="00D957B0">
        <w:rPr>
          <w:rFonts w:cs="Linux Libertine"/>
        </w:rPr>
        <w:t>2</w:t>
      </w:r>
      <w:r w:rsidRPr="00672A6A">
        <w:rPr>
          <w:rFonts w:cs="Linux Libertine"/>
        </w:rPr>
        <w:t xml:space="preserve">.6 </w:t>
      </w:r>
      <w:r w:rsidRPr="00672A6A">
        <w:rPr>
          <w:rFonts w:cs="Linux Libertine"/>
        </w:rPr>
        <w:tab/>
        <w:t>Law Reform and Human Rights</w:t>
      </w:r>
    </w:p>
    <w:p w14:paraId="5103BDBC" w14:textId="77777777" w:rsidR="007B5411" w:rsidRPr="00672A6A" w:rsidRDefault="007B5411" w:rsidP="007B5411">
      <w:pPr>
        <w:spacing w:line="360" w:lineRule="auto"/>
        <w:jc w:val="both"/>
        <w:rPr>
          <w:rFonts w:cs="Linux Libertine"/>
        </w:rPr>
      </w:pPr>
      <w:r w:rsidRPr="00672A6A">
        <w:rPr>
          <w:rFonts w:cs="Linux Libertine"/>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72E55532" w14:textId="77777777" w:rsidR="007B5411" w:rsidRPr="00672A6A" w:rsidRDefault="007B5411" w:rsidP="007B5411">
      <w:pPr>
        <w:rPr>
          <w:rFonts w:cs="Linux Libertine"/>
        </w:rPr>
      </w:pPr>
    </w:p>
    <w:p w14:paraId="391FA2F6" w14:textId="727D1F3F" w:rsidR="00EC7DF9" w:rsidRPr="00672A6A" w:rsidRDefault="00EF69DE" w:rsidP="00EC7DF9">
      <w:pPr>
        <w:pStyle w:val="Heading3"/>
        <w:rPr>
          <w:rFonts w:cs="Linux Libertine"/>
        </w:rPr>
      </w:pPr>
      <w:r w:rsidRPr="00672A6A">
        <w:rPr>
          <w:rFonts w:cs="Linux Libertine"/>
        </w:rPr>
        <w:t>2.2.</w:t>
      </w:r>
      <w:r w:rsidR="00D957B0">
        <w:rPr>
          <w:rFonts w:cs="Linux Libertine"/>
        </w:rPr>
        <w:t>7</w:t>
      </w:r>
      <w:r w:rsidRPr="00672A6A">
        <w:rPr>
          <w:rFonts w:cs="Linux Libertine"/>
        </w:rPr>
        <w:t xml:space="preserve"> </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the World and in Indonesia </w:t>
      </w:r>
    </w:p>
    <w:p w14:paraId="11A8C4BE" w14:textId="70449166" w:rsidR="00EC7DF9" w:rsidRPr="00672A6A" w:rsidRDefault="00D957B0" w:rsidP="00EC7DF9">
      <w:pPr>
        <w:rPr>
          <w:rFonts w:cs="Linux Libertine"/>
          <w:b/>
          <w:bCs/>
        </w:rPr>
      </w:pPr>
      <w:r>
        <w:rPr>
          <w:rFonts w:cs="Linux Libertine"/>
          <w:b/>
          <w:bCs/>
        </w:rPr>
        <w:t>2.2.7.1</w:t>
      </w:r>
      <w:r w:rsidR="00EC7DF9" w:rsidRPr="00672A6A">
        <w:rPr>
          <w:rFonts w:cs="Linux Libertine"/>
          <w:b/>
          <w:bCs/>
        </w:rPr>
        <w:t xml:space="preserve"> History of the ABL in the World</w:t>
      </w:r>
    </w:p>
    <w:p w14:paraId="1BE3243D" w14:textId="77777777" w:rsidR="007B5411" w:rsidRPr="00672A6A" w:rsidRDefault="007B5411" w:rsidP="00EC7DF9">
      <w:pPr>
        <w:rPr>
          <w:rFonts w:cs="Linux Libertine"/>
          <w:b/>
          <w:bCs/>
        </w:rPr>
      </w:pPr>
    </w:p>
    <w:p w14:paraId="16F31D68" w14:textId="77777777" w:rsidR="007B5411" w:rsidRPr="00672A6A" w:rsidRDefault="00F45525" w:rsidP="007B5411">
      <w:pPr>
        <w:spacing w:line="360" w:lineRule="auto"/>
        <w:ind w:firstLine="720"/>
        <w:jc w:val="both"/>
        <w:rPr>
          <w:rFonts w:cs="Linux Libertine"/>
        </w:rPr>
      </w:pPr>
      <w:r w:rsidRPr="00672A6A">
        <w:rPr>
          <w:rFonts w:cs="Linux Libertine"/>
        </w:rPr>
        <w:t>Anti-blasphemy laws have a long history, dating back to ancient civilizations, where blasphemy was considered a crime against the gods. 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7625CB46" w14:textId="77777777" w:rsidR="007B5411" w:rsidRPr="00672A6A" w:rsidRDefault="00F45525" w:rsidP="007B5411">
      <w:pPr>
        <w:spacing w:line="360" w:lineRule="auto"/>
        <w:ind w:firstLine="720"/>
        <w:jc w:val="both"/>
        <w:rPr>
          <w:rFonts w:cs="Linux Libertine"/>
        </w:rPr>
      </w:pPr>
      <w:r w:rsidRPr="00672A6A">
        <w:rPr>
          <w:rFonts w:cs="Linux Libertine"/>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672A6A">
        <w:rPr>
          <w:rFonts w:cs="Linux Libertine"/>
          <w:i/>
          <w:iCs/>
        </w:rPr>
        <w:t xml:space="preserve">(Joseph Burstyn, Inc. v. Wilson), </w:t>
      </w:r>
      <w:r w:rsidRPr="00672A6A">
        <w:rPr>
          <w:rFonts w:cs="Linux Libertine"/>
        </w:rPr>
        <w:t>and in 1971, the Court extended this protection to include criticism of religious figures and institutions (Cohen v. California).</w:t>
      </w:r>
    </w:p>
    <w:p w14:paraId="2D0EEE19" w14:textId="77777777" w:rsidR="007B5411" w:rsidRPr="00672A6A" w:rsidRDefault="00F45525" w:rsidP="007B5411">
      <w:pPr>
        <w:spacing w:line="360" w:lineRule="auto"/>
        <w:ind w:firstLine="720"/>
        <w:jc w:val="both"/>
        <w:rPr>
          <w:rFonts w:cs="Linux Libertine"/>
        </w:rPr>
      </w:pPr>
      <w:r w:rsidRPr="00672A6A">
        <w:rPr>
          <w:rFonts w:cs="Linux Libertine"/>
        </w:rPr>
        <w:lastRenderedPageBreak/>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w:t>
      </w:r>
    </w:p>
    <w:p w14:paraId="24B658A3" w14:textId="77777777" w:rsidR="007B5411" w:rsidRPr="00672A6A" w:rsidRDefault="00F45525" w:rsidP="007B5411">
      <w:pPr>
        <w:spacing w:line="360" w:lineRule="auto"/>
        <w:ind w:firstLine="720"/>
        <w:jc w:val="both"/>
        <w:rPr>
          <w:rFonts w:cs="Linux Libertine"/>
        </w:rPr>
      </w:pPr>
      <w:r w:rsidRPr="00672A6A">
        <w:rPr>
          <w:rFonts w:cs="Linux Libertine"/>
        </w:rPr>
        <w:t>In the Islamic world, blasphemy laws are often based on interpretations of Islamic law, or sharia. These laws can be traced back to the early Islamic period, where blasphemy was seen as a crime against God and the Prophet Muhammad. In modern times, blasphemy laws have been used to persecute religious minorities and political dissidents in countries such as Pakistan, Iran, and Saudi Arabia.</w:t>
      </w:r>
    </w:p>
    <w:p w14:paraId="053C09BA" w14:textId="5DEE9426" w:rsidR="00EF69DE" w:rsidRPr="00672A6A" w:rsidRDefault="00F45525" w:rsidP="007B5411">
      <w:pPr>
        <w:spacing w:line="360" w:lineRule="auto"/>
        <w:ind w:firstLine="720"/>
        <w:jc w:val="both"/>
        <w:rPr>
          <w:rFonts w:cs="Linux Libertine"/>
        </w:rPr>
      </w:pPr>
      <w:r w:rsidRPr="00672A6A">
        <w:rPr>
          <w:rFonts w:cs="Linux Libertine"/>
        </w:rPr>
        <w:t>Overall, the history of anti-blasphemy laws is complex and varied, with different countries and cultures approaching the issue in different ways. While some argue that such laws protect religious sensitivities and uphold moral values, others argue that they can be used to restrict freedom of expression, incite religious intolerance and violence, and justify human rights abuses. As societies continue to evolve and change, the debate surrounding blasphemy laws is likely to continue.</w:t>
      </w:r>
    </w:p>
    <w:p w14:paraId="27151720" w14:textId="77777777" w:rsidR="00EF69DE" w:rsidRPr="00672A6A" w:rsidRDefault="00EF69DE" w:rsidP="00EF69DE">
      <w:pPr>
        <w:rPr>
          <w:rFonts w:cs="Linux Libertine"/>
        </w:rPr>
      </w:pPr>
    </w:p>
    <w:p w14:paraId="75A1942A" w14:textId="0856A9B5" w:rsidR="00EF69DE" w:rsidRPr="00672A6A" w:rsidRDefault="00D957B0" w:rsidP="00EC7DF9">
      <w:pPr>
        <w:tabs>
          <w:tab w:val="left" w:pos="1169"/>
        </w:tabs>
        <w:rPr>
          <w:rFonts w:cs="Linux Libertine"/>
          <w:b/>
          <w:bCs/>
        </w:rPr>
      </w:pPr>
      <w:r>
        <w:rPr>
          <w:rFonts w:cs="Linux Libertine"/>
          <w:b/>
          <w:bCs/>
        </w:rPr>
        <w:t>2.2.7.</w:t>
      </w:r>
      <w:r>
        <w:rPr>
          <w:rFonts w:cs="Linux Libertine"/>
          <w:b/>
          <w:bCs/>
        </w:rPr>
        <w:t>2</w:t>
      </w:r>
      <w:r w:rsidR="00EC7DF9" w:rsidRPr="00672A6A">
        <w:rPr>
          <w:rFonts w:cs="Linux Libertine"/>
          <w:b/>
          <w:bCs/>
        </w:rPr>
        <w:t xml:space="preserve"> </w:t>
      </w:r>
      <w:r>
        <w:rPr>
          <w:rFonts w:cs="Linux Libertine"/>
          <w:b/>
          <w:bCs/>
        </w:rPr>
        <w:tab/>
      </w:r>
      <w:r w:rsidR="00EC7DF9" w:rsidRPr="00672A6A">
        <w:rPr>
          <w:rFonts w:cs="Linux Libertine"/>
          <w:b/>
          <w:bCs/>
        </w:rPr>
        <w:t>The History of the ABL in Indonesia</w:t>
      </w:r>
    </w:p>
    <w:p w14:paraId="17E2894F" w14:textId="77777777" w:rsidR="007B5411" w:rsidRPr="00672A6A" w:rsidRDefault="007B5411" w:rsidP="00EC7DF9">
      <w:pPr>
        <w:tabs>
          <w:tab w:val="left" w:pos="1169"/>
        </w:tabs>
        <w:rPr>
          <w:rFonts w:cs="Linux Libertine"/>
          <w:b/>
          <w:bCs/>
        </w:rPr>
      </w:pPr>
    </w:p>
    <w:p w14:paraId="56C89017" w14:textId="7789709F" w:rsidR="00EC7DF9" w:rsidRPr="00672A6A" w:rsidRDefault="00D957B0" w:rsidP="00EC7DF9">
      <w:pPr>
        <w:pStyle w:val="Heading3"/>
        <w:spacing w:line="360" w:lineRule="auto"/>
        <w:ind w:left="0" w:firstLine="0"/>
        <w:rPr>
          <w:rFonts w:cs="Linux Libertine"/>
          <w:b w:val="0"/>
          <w:bCs/>
          <w:cs/>
        </w:rPr>
      </w:pPr>
      <w:bookmarkStart w:id="1" w:name="_Toc121200560"/>
      <w:r>
        <w:rPr>
          <w:rFonts w:cs="Linux Libertine"/>
          <w:b w:val="0"/>
          <w:bCs/>
        </w:rPr>
        <w:t>2.2.7.2</w:t>
      </w:r>
      <w:r>
        <w:rPr>
          <w:rFonts w:cs="Linux Libertine"/>
          <w:b w:val="0"/>
          <w:bCs/>
        </w:rPr>
        <w:t>.1</w:t>
      </w:r>
      <w:r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45-1965)</w:t>
      </w:r>
      <w:bookmarkEnd w:id="1"/>
    </w:p>
    <w:p w14:paraId="674CAC01" w14:textId="77777777" w:rsidR="00EC7DF9" w:rsidRPr="00672A6A" w:rsidRDefault="00EC7DF9" w:rsidP="007B5411">
      <w:pPr>
        <w:pStyle w:val="ParagraphafSubheader"/>
        <w:ind w:firstLine="540"/>
        <w:rPr>
          <w:rFonts w:cs="Linux Libertine"/>
          <w:lang w:val="en-US"/>
        </w:rPr>
      </w:pPr>
      <w:r w:rsidRPr="00672A6A">
        <w:rPr>
          <w:rFonts w:cs="Linux Libertine"/>
          <w:lang w:val="en-US"/>
        </w:rPr>
        <w:t>The Indonesian Blasphemy Law (IABL) has a historical background that dates back to the period of guided democracy</w:t>
      </w:r>
      <w:r w:rsidRPr="00672A6A">
        <w:rPr>
          <w:rStyle w:val="FootnoteReference"/>
          <w:rFonts w:cs="Linux Libertine"/>
          <w:lang w:val="en-US"/>
        </w:rPr>
        <w:footnoteReference w:id="1"/>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w:t>
      </w:r>
      <w:r w:rsidRPr="00672A6A">
        <w:rPr>
          <w:rFonts w:cs="Linux Libertine"/>
          <w:lang w:val="en-US"/>
        </w:rPr>
        <w:lastRenderedPageBreak/>
        <w:t>protected religions, national security, and the unity of the nation</w:t>
      </w:r>
      <w:r w:rsidRPr="00672A6A">
        <w:rPr>
          <w:rStyle w:val="FootnoteReference"/>
          <w:rFonts w:cs="Linux Libertine"/>
          <w:lang w:val="en-US"/>
        </w:rPr>
        <w:footnoteReference w:id="2"/>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3"/>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4"/>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5"/>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6"/>
      </w:r>
      <w:r w:rsidRPr="00672A6A">
        <w:rPr>
          <w:rFonts w:cs="Linux Libertine"/>
          <w:lang w:val="en-US"/>
        </w:rPr>
        <w:t xml:space="preserve"> The second is the corporation law, known as Indonesia's Criminal </w:t>
      </w:r>
      <w:r w:rsidRPr="00672A6A">
        <w:rPr>
          <w:rFonts w:cs="Linux Libertine"/>
          <w:lang w:val="en-US"/>
        </w:rPr>
        <w:lastRenderedPageBreak/>
        <w:t>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lastRenderedPageBreak/>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7"/>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8"/>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9"/>
      </w:r>
      <w:r w:rsidRPr="00672A6A">
        <w:rPr>
          <w:rFonts w:cs="Linux Libertine"/>
          <w:lang w:val="en-US"/>
        </w:rPr>
        <w:t xml:space="preserve">. In response to </w:t>
      </w:r>
      <w:r w:rsidRPr="00672A6A">
        <w:rPr>
          <w:rFonts w:cs="Linux Libertine"/>
          <w:lang w:val="en-US"/>
        </w:rPr>
        <w:lastRenderedPageBreak/>
        <w:t>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10"/>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w:t>
      </w:r>
      <w:r w:rsidRPr="00672A6A">
        <w:rPr>
          <w:rFonts w:cs="Linux Libertine"/>
          <w:lang w:val="en-US"/>
        </w:rPr>
        <w:lastRenderedPageBreak/>
        <w:t xml:space="preserve">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2" w:name="_Toc121200561"/>
      <w:r>
        <w:rPr>
          <w:rFonts w:cs="Linux Libertine"/>
          <w:b w:val="0"/>
          <w:bCs/>
        </w:rPr>
        <w:t>2.2.7.2.</w:t>
      </w:r>
      <w:r>
        <w:rPr>
          <w:rFonts w:cs="Linux Libertine"/>
          <w:b w:val="0"/>
          <w:bCs/>
        </w:rPr>
        <w:t xml:space="preserve">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2"/>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11"/>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lastRenderedPageBreak/>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6B02FBA6" w14:textId="77777777" w:rsidR="00EC7DF9" w:rsidRDefault="00EC7DF9" w:rsidP="00EC7DF9">
      <w:pPr>
        <w:pStyle w:val="ParagraphNormal"/>
        <w:rPr>
          <w:rFonts w:cs="Linux Libertine"/>
          <w:lang w:val="en-US"/>
        </w:rPr>
      </w:pPr>
      <w:r w:rsidRPr="00672A6A">
        <w:rPr>
          <w:rFonts w:cs="Linux Libertine"/>
          <w:lang w:val="en-US"/>
        </w:rPr>
        <w:lastRenderedPageBreak/>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12"/>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13"/>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14"/>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15"/>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04ACC1E7" w14:textId="77777777" w:rsidR="00D957B0" w:rsidRPr="00672A6A" w:rsidRDefault="00D957B0" w:rsidP="00EC7DF9">
      <w:pPr>
        <w:pStyle w:val="ParagraphNormal"/>
        <w:rPr>
          <w:rFonts w:cs="Linux Libertine"/>
          <w:lang w:val="en-US"/>
        </w:rPr>
      </w:pPr>
    </w:p>
    <w:p w14:paraId="5648753F" w14:textId="002F278C" w:rsidR="00EC7DF9" w:rsidRPr="00672A6A" w:rsidRDefault="00D957B0" w:rsidP="00EC7DF9">
      <w:pPr>
        <w:pStyle w:val="Heading3"/>
        <w:ind w:left="0" w:firstLine="0"/>
        <w:rPr>
          <w:rFonts w:cs="Linux Libertine"/>
        </w:rPr>
      </w:pPr>
      <w:r>
        <w:rPr>
          <w:rFonts w:cs="Linux Libertine"/>
          <w:b w:val="0"/>
          <w:bCs/>
        </w:rPr>
        <w:t>2.2.7.2.</w:t>
      </w:r>
      <w:r>
        <w:rPr>
          <w:rFonts w:cs="Linux Libertine"/>
          <w:b w:val="0"/>
          <w:bCs/>
        </w:rPr>
        <w:t xml:space="preserve">3 </w:t>
      </w:r>
      <w:r>
        <w:rPr>
          <w:rFonts w:cs="Linux Libertine"/>
          <w:b w:val="0"/>
          <w:bCs/>
        </w:rPr>
        <w:tab/>
      </w:r>
      <w:r w:rsidR="00EC7DF9" w:rsidRPr="00672A6A">
        <w:rPr>
          <w:rFonts w:cs="Linux Libertine"/>
        </w:rPr>
        <w:t>During Reformation Era (1998 –</w:t>
      </w:r>
      <w:r w:rsidR="00151845" w:rsidRPr="00672A6A">
        <w:rPr>
          <w:rFonts w:cs="Linux Libertine"/>
        </w:rPr>
        <w:t xml:space="preserve"> before Jokowi’s Era of 2016)</w:t>
      </w:r>
      <w:r w:rsidR="00EC7DF9" w:rsidRPr="00672A6A">
        <w:rPr>
          <w:rFonts w:cs="Linux Libertine"/>
        </w:rPr>
        <w:t xml:space="preserve"> </w:t>
      </w:r>
    </w:p>
    <w:p w14:paraId="6B550BA5" w14:textId="77777777" w:rsidR="008C531A" w:rsidRPr="008C531A" w:rsidRDefault="007B5411" w:rsidP="008C531A">
      <w:pPr>
        <w:spacing w:line="360" w:lineRule="auto"/>
        <w:jc w:val="both"/>
        <w:rPr>
          <w:rFonts w:cs="Linux Libertine"/>
          <w:color w:val="70AD47" w:themeColor="accent6"/>
        </w:rPr>
      </w:pPr>
      <w:r w:rsidRPr="00672A6A">
        <w:rPr>
          <w:rFonts w:cs="Linux Libertine"/>
        </w:rPr>
        <w:tab/>
      </w:r>
      <w:r w:rsidR="008C531A"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38ACB5F6" w14:textId="77777777" w:rsidR="008C531A" w:rsidRPr="008C531A" w:rsidRDefault="008C531A" w:rsidP="008C531A">
      <w:pPr>
        <w:spacing w:line="360" w:lineRule="auto"/>
        <w:jc w:val="both"/>
        <w:rPr>
          <w:rFonts w:cs="Linux Libertine"/>
          <w:color w:val="70AD47" w:themeColor="accent6"/>
        </w:rPr>
      </w:pPr>
    </w:p>
    <w:p w14:paraId="3BC7D891" w14:textId="3E341007" w:rsidR="007B5411" w:rsidRPr="00672A6A" w:rsidRDefault="008C531A" w:rsidP="008C531A">
      <w:pPr>
        <w:spacing w:line="360" w:lineRule="auto"/>
        <w:jc w:val="both"/>
        <w:rPr>
          <w:rFonts w:cs="Linux Libertine"/>
        </w:rPr>
      </w:pPr>
      <w:r w:rsidRPr="008C531A">
        <w:rPr>
          <w:rFonts w:cs="Linux Libertine"/>
          <w:color w:val="70AD47" w:themeColor="accent6"/>
        </w:rPr>
        <w:t xml:space="preserve">From the aforementioned, it can be concluded that the history of the development of the Anti-Blasphemy Law in Indonesia during the Old Order (post-Indonesia's </w:t>
      </w:r>
      <w:r w:rsidRPr="008C531A">
        <w:rPr>
          <w:rFonts w:cs="Linux Libertine"/>
          <w:color w:val="70AD47" w:themeColor="accent6"/>
        </w:rPr>
        <w:lastRenderedPageBreak/>
        <w:t xml:space="preserve">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Reform era, when the Indonesian Constitution had been amended to include human rights articles, cases of blasphemy were rare. However, the number of cases increased significantly during </w:t>
      </w:r>
      <w:r w:rsidRPr="008C531A">
        <w:rPr>
          <w:rFonts w:cs="Linux Libertine"/>
          <w:color w:val="70AD47" w:themeColor="accent6"/>
        </w:rPr>
        <w:t>Joko Widodo’s</w:t>
      </w:r>
      <w:r w:rsidRPr="008C531A">
        <w:rPr>
          <w:rFonts w:cs="Linux Libertine"/>
          <w:color w:val="70AD47" w:themeColor="accent6"/>
        </w:rPr>
        <w:t xml:space="preserve"> administration. The current development of the Anti-Blasphemy Law will be examined in-depth in subsequent chapters.</w:t>
      </w:r>
      <w:r w:rsidR="007B5411" w:rsidRPr="00672A6A">
        <w:rPr>
          <w:rFonts w:cs="Linux Libertine"/>
          <w:color w:val="70AD47" w:themeColor="accent6"/>
        </w:rPr>
        <w:t xml:space="preserve"> </w:t>
      </w:r>
    </w:p>
    <w:p w14:paraId="3A9E9A69" w14:textId="77777777" w:rsidR="007B5411" w:rsidRPr="00672A6A" w:rsidRDefault="007B5411" w:rsidP="00EF69DE">
      <w:pPr>
        <w:rPr>
          <w:rFonts w:cs="Linux Libertine"/>
        </w:rPr>
      </w:pPr>
    </w:p>
    <w:p w14:paraId="0D049C78" w14:textId="77777777" w:rsidR="00441CCC" w:rsidRPr="00672A6A" w:rsidRDefault="00441CCC" w:rsidP="00441CCC">
      <w:pPr>
        <w:rPr>
          <w:rFonts w:cs="Linux Libertine"/>
        </w:rPr>
      </w:pP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08239A73" w14:textId="4E0F9ACA" w:rsidR="00117785" w:rsidRPr="00672A6A" w:rsidRDefault="00D957B0" w:rsidP="00D957B0">
      <w:pPr>
        <w:pStyle w:val="Heading2"/>
        <w:rPr>
          <w:rFonts w:cs="Linux Libertine"/>
        </w:rPr>
      </w:pPr>
      <w:r>
        <w:rPr>
          <w:rFonts w:cs="Linux Libertine"/>
        </w:rPr>
        <w:t xml:space="preserve">3.4.1 </w:t>
      </w:r>
      <w:r>
        <w:rPr>
          <w:rFonts w:cs="Linux Libertine"/>
        </w:rPr>
        <w:tab/>
      </w:r>
      <w:r w:rsidR="00117785" w:rsidRPr="00672A6A">
        <w:rPr>
          <w:rFonts w:cs="Linux Libertine"/>
        </w:rPr>
        <w:t>In-depth interview and semi structured interview</w:t>
      </w:r>
    </w:p>
    <w:p w14:paraId="4614744B" w14:textId="77777777" w:rsidR="00117785" w:rsidRPr="00672A6A" w:rsidRDefault="00117785" w:rsidP="007B5411">
      <w:pPr>
        <w:spacing w:line="360" w:lineRule="auto"/>
        <w:jc w:val="both"/>
        <w:rPr>
          <w:rFonts w:cs="Linux Libertine"/>
        </w:rPr>
      </w:pPr>
      <w:r w:rsidRPr="00672A6A">
        <w:rPr>
          <w:rFonts w:cs="Linux Libertine"/>
        </w:rPr>
        <w:t>This study aims to provide valuable insights into the enforcement of the Indonesian Anti-Blasphemy Law (IABL) by conducting interviews with two types of samples: experts and informants. A total of 32 respondents will b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ill be conducted using open-ended questionnaires and will explore the experiences with the cases that shape the IABL enforcement, identify actors who push for the strengthening of blasphemy laws, and explore public views for defending, revising, or deleting the IABL. These in-depth interviews will be conducted face-to-face or through online media such as Zoom, Skype, email, or other related applications, given the Covid-19 pandemic.</w:t>
      </w:r>
    </w:p>
    <w:p w14:paraId="33EA55C6" w14:textId="3F2D6DA8" w:rsidR="00117785" w:rsidRPr="00672A6A" w:rsidRDefault="00117785" w:rsidP="007B5411">
      <w:pPr>
        <w:spacing w:line="360" w:lineRule="auto"/>
        <w:ind w:firstLine="720"/>
        <w:jc w:val="both"/>
        <w:rPr>
          <w:rFonts w:cs="Linux Libertine"/>
        </w:rPr>
      </w:pPr>
      <w:r w:rsidRPr="00672A6A">
        <w:rPr>
          <w:rFonts w:cs="Linux Libertine"/>
        </w:rPr>
        <w:t xml:space="preserve">Additionally, this study will interview informants and victims who have experienced or have been involved in blasphemy cases, including perpetrators or victims of religious minority groups as the target of blasphemy cases. Due to various reasons, the data from government officers, lawyers, and members of </w:t>
      </w:r>
      <w:r w:rsidRPr="00672A6A">
        <w:rPr>
          <w:rFonts w:cs="Linux Libertine"/>
        </w:rPr>
        <w:lastRenderedPageBreak/>
        <w:t>minority religious groups, views regarding the existence of the anti-blasphemy law and its 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6C4D7BF8" w14:textId="77777777" w:rsidR="00117785" w:rsidRPr="00672A6A" w:rsidRDefault="00117785" w:rsidP="007B5411">
      <w:pPr>
        <w:spacing w:line="360" w:lineRule="auto"/>
        <w:jc w:val="both"/>
        <w:rPr>
          <w:rFonts w:cs="Linux Libertine"/>
        </w:rPr>
      </w:pPr>
    </w:p>
    <w:p w14:paraId="337C8659" w14:textId="6A496960" w:rsidR="00117785" w:rsidRPr="00672A6A" w:rsidRDefault="00D957B0" w:rsidP="00D957B0">
      <w:pPr>
        <w:pStyle w:val="Heading2"/>
        <w:spacing w:line="360" w:lineRule="auto"/>
        <w:jc w:val="both"/>
        <w:rPr>
          <w:rFonts w:cs="Linux Libertine"/>
        </w:rPr>
      </w:pPr>
      <w:r>
        <w:rPr>
          <w:rFonts w:cs="Linux Libertine"/>
        </w:rPr>
        <w:t xml:space="preserve">3.4.2 </w:t>
      </w:r>
      <w:r>
        <w:rPr>
          <w:rFonts w:cs="Linux Libertine"/>
        </w:rPr>
        <w:tab/>
      </w:r>
      <w:r w:rsidR="00117785" w:rsidRPr="00672A6A">
        <w:rPr>
          <w:rFonts w:cs="Linux Libertine"/>
        </w:rPr>
        <w:t>Statutes Studies</w:t>
      </w:r>
    </w:p>
    <w:p w14:paraId="11BDF35A" w14:textId="77777777" w:rsidR="007B5411" w:rsidRPr="00672A6A" w:rsidRDefault="00117785" w:rsidP="007B5411">
      <w:pPr>
        <w:spacing w:line="360" w:lineRule="auto"/>
        <w:jc w:val="both"/>
        <w:rPr>
          <w:rFonts w:cs="Linux Libertine"/>
        </w:rPr>
      </w:pPr>
      <w:r w:rsidRPr="00672A6A">
        <w:rPr>
          <w:rFonts w:cs="Linux Libertine"/>
        </w:rPr>
        <w:t>The study will also review Indonesia's anti-blasphemy laws and its derivative regulations, various human rights standards and treaties ratified by Indonesia, and the judges' verdicts of blasphemy cases from library research. The legal documents to be reviewed in this study are the Law No. 1/PNPS/1965 concerning the Prevention and Eradication of Religious Abuse and/or Defamation (hereinafter the 1965 IABL) and the 1981 Criminal Code of Indonesia (hereinafter the 1981 CCI) of Article 156a, as well as the Law No. 11 Year 2008 concerning the Information and Electronic Transaction (hereinafter the IET Law) and various public policies related to blasphemy cases.</w:t>
      </w:r>
    </w:p>
    <w:p w14:paraId="44CBDFF6" w14:textId="12D1B29D" w:rsidR="00117785" w:rsidRPr="00672A6A" w:rsidRDefault="00117785" w:rsidP="007B5411">
      <w:pPr>
        <w:spacing w:line="360" w:lineRule="auto"/>
        <w:ind w:firstLine="720"/>
        <w:jc w:val="both"/>
        <w:rPr>
          <w:rFonts w:cs="Linux Libertine"/>
        </w:rPr>
      </w:pPr>
      <w:r w:rsidRPr="00672A6A">
        <w:rPr>
          <w:rFonts w:cs="Linux Libertine"/>
        </w:rPr>
        <w:t>All statutes, legal documents, and jurisprudence concerning anti-blasphemy will be part of case studies and will be classified and critically analyzed for their meanings, implications, and impacts on justice and the religious rights of certain groups of religions. This study aims to answer whether the legal policies on blasphemy in Indonesia are compatible with the International Human Rights Law (IHRL) in which Indonesia has ratified. Therefore, the findings of this study can contribute to the understanding of how the IABL has affected the religious rights and freedom of expression of individuals and groups in Indonesia and provide recommendations for legal reforms that are compatible with international human rights standards.</w:t>
      </w:r>
    </w:p>
    <w:p w14:paraId="2140D719" w14:textId="77777777" w:rsidR="00117785" w:rsidRPr="00672A6A" w:rsidRDefault="00117785" w:rsidP="00117785">
      <w:pPr>
        <w:rPr>
          <w:rFonts w:cs="Linux Libertine"/>
        </w:rPr>
      </w:pP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65C65297" w14:textId="5F050980" w:rsidR="009C7DB5" w:rsidRPr="00672A6A" w:rsidRDefault="00117785" w:rsidP="00117785">
      <w:pPr>
        <w:pStyle w:val="ParagraphNormal"/>
        <w:rPr>
          <w:rFonts w:cs="Linux Libertine"/>
          <w:color w:val="00B050"/>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16"/>
      </w:r>
      <w:r w:rsidRPr="00672A6A">
        <w:rPr>
          <w:rFonts w:cs="Linux Libertine"/>
          <w:lang w:val="en-US"/>
        </w:rPr>
        <w:t xml:space="preserve"> the Meiliana case,</w:t>
      </w:r>
      <w:r w:rsidRPr="00672A6A">
        <w:rPr>
          <w:rStyle w:val="FootnoteReference"/>
          <w:rFonts w:cs="Linux Libertine"/>
          <w:lang w:val="en-US"/>
        </w:rPr>
        <w:footnoteReference w:id="17"/>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w:t>
      </w:r>
      <w:r w:rsidRPr="00672A6A">
        <w:rPr>
          <w:rFonts w:cs="Linux Libertine"/>
          <w:lang w:val="en-US"/>
        </w:rPr>
        <w:lastRenderedPageBreak/>
        <w:t>case,</w:t>
      </w:r>
      <w:r w:rsidRPr="00672A6A">
        <w:rPr>
          <w:rStyle w:val="FootnoteReference"/>
          <w:rFonts w:cs="Linux Libertine"/>
          <w:lang w:val="en-US"/>
        </w:rPr>
        <w:footnoteReference w:id="18"/>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19"/>
      </w:r>
      <w:r w:rsidRPr="00672A6A">
        <w:rPr>
          <w:rFonts w:cs="Linux Libertine"/>
          <w:lang w:val="en-US"/>
        </w:rPr>
        <w:t xml:space="preserve">  Each case will be discussed in depth to support the arguments provided in each chapter. Although there are cases that have similarities in one aspect, other aspects make these cases different and unique. The reason for selecting the four cases</w:t>
      </w:r>
      <w:r w:rsidR="009C7DB5" w:rsidRPr="00672A6A">
        <w:rPr>
          <w:rFonts w:cs="Linux Libertine"/>
          <w:lang w:val="en-US"/>
        </w:rPr>
        <w:t xml:space="preserve"> are: </w:t>
      </w:r>
      <w:r w:rsidRPr="00672A6A">
        <w:rPr>
          <w:rFonts w:cs="Linux Libertine"/>
          <w:lang w:val="en-US"/>
        </w:rPr>
        <w:t xml:space="preserve">, besides the reasons mentioned in the research method above, is </w:t>
      </w:r>
      <w:r w:rsidRPr="00672A6A">
        <w:rPr>
          <w:rFonts w:cs="Linux Libertine"/>
          <w:color w:val="00B050"/>
          <w:lang w:val="en-US"/>
        </w:rPr>
        <w:t xml:space="preserve">that </w:t>
      </w:r>
    </w:p>
    <w:p w14:paraId="4180379F" w14:textId="67E31000" w:rsidR="009C7DB5" w:rsidRPr="00672A6A" w:rsidRDefault="00D957B0" w:rsidP="009C7DB5">
      <w:pPr>
        <w:pStyle w:val="ParagraphNormal"/>
        <w:ind w:firstLine="0"/>
        <w:rPr>
          <w:rFonts w:cs="Linux Libertine"/>
          <w:b/>
          <w:bCs/>
          <w:color w:val="00B050"/>
          <w:lang w:val="en-US"/>
        </w:rPr>
      </w:pPr>
      <w:r>
        <w:rPr>
          <w:rFonts w:cs="Linux Libertine"/>
          <w:b/>
          <w:bCs/>
          <w:color w:val="00B050"/>
          <w:lang w:val="en-US"/>
        </w:rPr>
        <w:t xml:space="preserve">3.4.3.1 </w:t>
      </w:r>
      <w:r>
        <w:rPr>
          <w:rFonts w:cs="Linux Libertine"/>
          <w:b/>
          <w:bCs/>
          <w:color w:val="00B050"/>
          <w:lang w:val="en-US"/>
        </w:rPr>
        <w:tab/>
      </w:r>
      <w:r w:rsidR="009C7DB5"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20"/>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21"/>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22"/>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w:t>
      </w:r>
      <w:r w:rsidRPr="00672A6A">
        <w:rPr>
          <w:rFonts w:cs="Linux Libertine"/>
          <w:lang w:val="en-US"/>
        </w:rPr>
        <w:lastRenderedPageBreak/>
        <w:t>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5A946C19" w:rsidR="009C7DB5" w:rsidRPr="00672A6A" w:rsidRDefault="00D957B0" w:rsidP="009C7DB5">
      <w:pPr>
        <w:pStyle w:val="ParagraphNormal"/>
        <w:ind w:firstLine="0"/>
        <w:rPr>
          <w:rFonts w:cs="Linux Libertine"/>
          <w:b/>
          <w:bCs/>
          <w:color w:val="00B050"/>
          <w:lang w:val="en-US"/>
        </w:rPr>
      </w:pPr>
      <w:r>
        <w:rPr>
          <w:rFonts w:cs="Linux Libertine"/>
          <w:b/>
          <w:bCs/>
          <w:color w:val="00B050"/>
          <w:lang w:val="en-US"/>
        </w:rPr>
        <w:t>3.4.3.</w:t>
      </w:r>
      <w:r>
        <w:rPr>
          <w:rFonts w:cs="Linux Libertine"/>
          <w:b/>
          <w:bCs/>
          <w:color w:val="00B050"/>
          <w:lang w:val="en-US"/>
        </w:rPr>
        <w:t xml:space="preserve">2 </w:t>
      </w:r>
      <w:r w:rsidR="009C7DB5"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23"/>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w:t>
      </w:r>
      <w:r w:rsidRPr="00672A6A">
        <w:rPr>
          <w:rFonts w:cs="Linux Libertine"/>
          <w:lang w:val="en-US"/>
        </w:rPr>
        <w:lastRenderedPageBreak/>
        <w:t xml:space="preserve">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24"/>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25"/>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26"/>
      </w:r>
    </w:p>
    <w:p w14:paraId="674DCA07" w14:textId="77777777" w:rsidR="009C7DB5" w:rsidRPr="00672A6A" w:rsidRDefault="009C7DB5" w:rsidP="009C7DB5">
      <w:pPr>
        <w:pStyle w:val="ParagraphNormal"/>
        <w:rPr>
          <w:rFonts w:cs="Linux Libertine"/>
          <w:lang w:val="en-US"/>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672A6A">
        <w:rPr>
          <w:rFonts w:cs="Linux Libertine"/>
          <w:lang w:val="en-US" w:eastAsia="en-GB" w:bidi="ar-SA"/>
        </w:rPr>
        <w:t>Sendiri</w:t>
      </w:r>
      <w:proofErr w:type="spellEnd"/>
      <w:r w:rsidRPr="00672A6A">
        <w:rPr>
          <w:rFonts w:cs="Linux Libertine"/>
          <w:lang w:val="en-US" w:eastAsia="en-GB" w:bidi="ar-SA"/>
        </w:rPr>
        <w:t xml:space="preserve"> actions. Table 6 contains a list of </w:t>
      </w:r>
      <w:r w:rsidRPr="00672A6A">
        <w:rPr>
          <w:rFonts w:cs="Linux Libertine"/>
          <w:i/>
          <w:iCs/>
          <w:lang w:val="en-US" w:eastAsia="en-GB" w:bidi="ar-SA"/>
        </w:rPr>
        <w:t xml:space="preserve">Main Hakim </w:t>
      </w:r>
      <w:proofErr w:type="spellStart"/>
      <w:r w:rsidRPr="00672A6A">
        <w:rPr>
          <w:rFonts w:cs="Linux Libertine"/>
          <w:i/>
          <w:iCs/>
          <w:lang w:val="en-US" w:eastAsia="en-GB" w:bidi="ar-SA"/>
        </w:rPr>
        <w:t>Sendiri</w:t>
      </w:r>
      <w:proofErr w:type="spellEnd"/>
      <w:r w:rsidRPr="00672A6A">
        <w:rPr>
          <w:rFonts w:cs="Linux Libertine"/>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p>
    <w:p w14:paraId="2E4C6289" w14:textId="77777777" w:rsidR="009C7DB5" w:rsidRPr="00672A6A" w:rsidRDefault="009C7DB5" w:rsidP="009C7DB5">
      <w:pPr>
        <w:pStyle w:val="Caption"/>
        <w:keepNext/>
        <w:rPr>
          <w:rFonts w:cs="Linux Libertine"/>
          <w:lang w:val="en-US"/>
        </w:rPr>
      </w:pPr>
      <w:r w:rsidRPr="00672A6A">
        <w:rPr>
          <w:rFonts w:cs="Linux Libertine"/>
          <w:lang w:val="en-US"/>
        </w:rPr>
        <w:lastRenderedPageBreak/>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C7DB5" w:rsidRPr="00672A6A" w14:paraId="1440707D"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436CDC24" w14:textId="77777777" w:rsidR="009C7DB5" w:rsidRPr="00672A6A" w:rsidRDefault="009C7DB5" w:rsidP="007F2E63">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424617A9" w14:textId="77777777" w:rsidR="009C7DB5" w:rsidRPr="00672A6A" w:rsidRDefault="009C7DB5" w:rsidP="007F2E63">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16068C48" w14:textId="77777777" w:rsidR="009C7DB5" w:rsidRPr="00672A6A" w:rsidRDefault="009C7DB5" w:rsidP="007F2E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9C7DB5" w:rsidRPr="00672A6A" w14:paraId="2EB39E72"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7282615" w14:textId="77777777" w:rsidR="009C7DB5" w:rsidRPr="00672A6A" w:rsidRDefault="009C7DB5" w:rsidP="007F2E63">
            <w:pPr>
              <w:ind w:right="51"/>
              <w:jc w:val="both"/>
              <w:rPr>
                <w:rFonts w:cs="Linux Libertine"/>
                <w:sz w:val="20"/>
                <w:szCs w:val="20"/>
              </w:rPr>
            </w:pPr>
            <w:r w:rsidRPr="00672A6A">
              <w:rPr>
                <w:rFonts w:cs="Linux Libertine"/>
                <w:sz w:val="20"/>
                <w:szCs w:val="20"/>
              </w:rPr>
              <w:t>1</w:t>
            </w:r>
          </w:p>
        </w:tc>
        <w:tc>
          <w:tcPr>
            <w:tcW w:w="1878" w:type="dxa"/>
          </w:tcPr>
          <w:p w14:paraId="2A49AFB9" w14:textId="77777777" w:rsidR="009C7DB5" w:rsidRPr="00672A6A" w:rsidRDefault="009C7DB5" w:rsidP="007F2E63">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67E7199B" w14:textId="77777777" w:rsidR="009C7DB5" w:rsidRPr="00672A6A" w:rsidRDefault="009C7DB5" w:rsidP="007F2E63">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27CE4180" w14:textId="77777777" w:rsidR="009C7DB5" w:rsidRPr="00672A6A" w:rsidRDefault="009C7DB5" w:rsidP="007F2E63">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27"/>
            </w:r>
          </w:p>
        </w:tc>
      </w:tr>
      <w:tr w:rsidR="009C7DB5" w:rsidRPr="00672A6A" w14:paraId="2516E5C8" w14:textId="77777777" w:rsidTr="007F2E63">
        <w:tc>
          <w:tcPr>
            <w:tcW w:w="540" w:type="dxa"/>
          </w:tcPr>
          <w:p w14:paraId="3BD2582D"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0F8D8B3F"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44239BA5" w14:textId="77777777" w:rsidR="009C7DB5" w:rsidRPr="00672A6A" w:rsidRDefault="009C7DB5" w:rsidP="007F2E63">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28"/>
            </w:r>
          </w:p>
        </w:tc>
      </w:tr>
      <w:tr w:rsidR="009C7DB5" w:rsidRPr="00672A6A" w14:paraId="2366729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A79DF27" w14:textId="77777777" w:rsidR="009C7DB5" w:rsidRPr="00672A6A" w:rsidRDefault="009C7DB5" w:rsidP="007F2E63">
            <w:pPr>
              <w:ind w:right="51"/>
              <w:jc w:val="both"/>
              <w:rPr>
                <w:rFonts w:cs="Linux Libertine"/>
                <w:sz w:val="20"/>
                <w:szCs w:val="20"/>
              </w:rPr>
            </w:pPr>
            <w:r w:rsidRPr="00672A6A">
              <w:rPr>
                <w:rFonts w:cs="Linux Libertine"/>
                <w:sz w:val="20"/>
                <w:szCs w:val="20"/>
              </w:rPr>
              <w:t>3.</w:t>
            </w:r>
          </w:p>
        </w:tc>
        <w:tc>
          <w:tcPr>
            <w:tcW w:w="1878" w:type="dxa"/>
          </w:tcPr>
          <w:p w14:paraId="3072CF88"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3F9071B1"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29"/>
            </w:r>
          </w:p>
        </w:tc>
      </w:tr>
      <w:tr w:rsidR="009C7DB5" w:rsidRPr="00672A6A" w14:paraId="373A4F07" w14:textId="77777777" w:rsidTr="007F2E63">
        <w:tc>
          <w:tcPr>
            <w:tcW w:w="540" w:type="dxa"/>
          </w:tcPr>
          <w:p w14:paraId="2C47A650"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53C40428" w14:textId="77777777" w:rsidR="009C7DB5" w:rsidRPr="00672A6A" w:rsidRDefault="009C7DB5" w:rsidP="007F2E63">
            <w:pPr>
              <w:ind w:right="65"/>
              <w:rPr>
                <w:rFonts w:cs="Linux Libertine"/>
                <w:sz w:val="20"/>
                <w:szCs w:val="20"/>
              </w:rPr>
            </w:pPr>
            <w:r w:rsidRPr="00672A6A">
              <w:rPr>
                <w:rFonts w:cs="Linux Libertine"/>
                <w:sz w:val="20"/>
                <w:szCs w:val="20"/>
              </w:rPr>
              <w:t>May 23rd, 2016, in Kendal, Central Java</w:t>
            </w:r>
          </w:p>
        </w:tc>
        <w:tc>
          <w:tcPr>
            <w:tcW w:w="5952" w:type="dxa"/>
          </w:tcPr>
          <w:p w14:paraId="21E05C1B" w14:textId="77777777" w:rsidR="009C7DB5" w:rsidRPr="00672A6A" w:rsidRDefault="009C7DB5" w:rsidP="007F2E63">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30"/>
            </w:r>
          </w:p>
        </w:tc>
      </w:tr>
      <w:tr w:rsidR="009C7DB5" w:rsidRPr="00672A6A" w14:paraId="5D8D4F4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2F68381" w14:textId="77777777" w:rsidR="009C7DB5" w:rsidRPr="00672A6A" w:rsidRDefault="009C7DB5" w:rsidP="007F2E63">
            <w:pPr>
              <w:ind w:right="51"/>
              <w:jc w:val="both"/>
              <w:rPr>
                <w:rFonts w:cs="Linux Libertine"/>
                <w:sz w:val="20"/>
                <w:szCs w:val="20"/>
              </w:rPr>
            </w:pPr>
            <w:r w:rsidRPr="00672A6A">
              <w:rPr>
                <w:rFonts w:cs="Linux Libertine"/>
                <w:sz w:val="20"/>
                <w:szCs w:val="20"/>
              </w:rPr>
              <w:t>5.</w:t>
            </w:r>
          </w:p>
        </w:tc>
        <w:tc>
          <w:tcPr>
            <w:tcW w:w="1878" w:type="dxa"/>
          </w:tcPr>
          <w:p w14:paraId="561FBC09"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1A7D8CC0"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31"/>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9C7DB5" w:rsidRPr="00672A6A" w14:paraId="069EC2E7" w14:textId="77777777" w:rsidTr="007F2E63">
        <w:tc>
          <w:tcPr>
            <w:tcW w:w="540" w:type="dxa"/>
          </w:tcPr>
          <w:p w14:paraId="11284DF6"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6.</w:t>
            </w:r>
          </w:p>
        </w:tc>
        <w:tc>
          <w:tcPr>
            <w:tcW w:w="1878" w:type="dxa"/>
          </w:tcPr>
          <w:p w14:paraId="52439C0D"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6C675B8" w14:textId="77777777" w:rsidR="009C7DB5" w:rsidRPr="00672A6A" w:rsidRDefault="009C7DB5" w:rsidP="007F2E63">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32"/>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33"/>
            </w:r>
          </w:p>
        </w:tc>
      </w:tr>
    </w:tbl>
    <w:p w14:paraId="13A7CE18" w14:textId="77777777" w:rsidR="009C7DB5" w:rsidRPr="00672A6A" w:rsidRDefault="009C7DB5" w:rsidP="009C7DB5">
      <w:pPr>
        <w:pStyle w:val="ParagraphNormal"/>
        <w:rPr>
          <w:rFonts w:cs="Linux Libertine"/>
          <w:lang w:val="en-US"/>
        </w:rPr>
      </w:pPr>
    </w:p>
    <w:p w14:paraId="279A2EB6" w14:textId="77777777" w:rsidR="009C7DB5" w:rsidRPr="00672A6A" w:rsidRDefault="009C7DB5" w:rsidP="009C7DB5">
      <w:pPr>
        <w:pStyle w:val="ParagraphNormal"/>
        <w:rPr>
          <w:rFonts w:cs="Linux Libertine"/>
          <w:lang w:val="en-US" w:eastAsia="en-GB" w:bidi="ar-SA"/>
        </w:rPr>
      </w:pPr>
      <w:r w:rsidRPr="00672A6A">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1CB8597D" w14:textId="77777777" w:rsidR="009C7DB5" w:rsidRPr="00672A6A" w:rsidRDefault="009C7DB5" w:rsidP="009C7DB5">
      <w:pPr>
        <w:pStyle w:val="ParagraphNormal"/>
        <w:rPr>
          <w:rFonts w:cs="Linux Libertine"/>
          <w:lang w:val="en-US"/>
        </w:rPr>
      </w:pPr>
    </w:p>
    <w:p w14:paraId="49BE8DE0" w14:textId="7640E35F" w:rsidR="009C7DB5" w:rsidRPr="00672A6A" w:rsidRDefault="00D957B0" w:rsidP="009C7DB5">
      <w:pPr>
        <w:pStyle w:val="ParagraphNormal"/>
        <w:ind w:firstLine="0"/>
        <w:rPr>
          <w:rFonts w:cs="Linux Libertine"/>
          <w:b/>
          <w:bCs/>
          <w:color w:val="00B050"/>
          <w:lang w:val="en-US"/>
        </w:rPr>
      </w:pPr>
      <w:r>
        <w:rPr>
          <w:rFonts w:cs="Linux Libertine"/>
          <w:b/>
          <w:bCs/>
          <w:color w:val="00B050"/>
          <w:lang w:val="en-US"/>
        </w:rPr>
        <w:t>3.4.3.</w:t>
      </w:r>
      <w:r>
        <w:rPr>
          <w:rFonts w:cs="Linux Libertine"/>
          <w:b/>
          <w:bCs/>
          <w:color w:val="00B050"/>
          <w:lang w:val="en-US"/>
        </w:rPr>
        <w:t xml:space="preserve">3 </w:t>
      </w:r>
      <w:r w:rsidR="009C7DB5" w:rsidRPr="00672A6A">
        <w:rPr>
          <w:rFonts w:cs="Linux Libertine"/>
          <w:b/>
          <w:bCs/>
          <w:color w:val="00B050"/>
          <w:lang w:val="en-US"/>
        </w:rPr>
        <w:t>Gafatar Case</w:t>
      </w:r>
    </w:p>
    <w:p w14:paraId="467118C2" w14:textId="77777777" w:rsidR="00117785" w:rsidRPr="00672A6A" w:rsidRDefault="00117785" w:rsidP="00117785">
      <w:pPr>
        <w:pStyle w:val="ParagraphNormal"/>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34"/>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1583B868" w14:textId="77777777" w:rsidR="009C7DB5" w:rsidRPr="00672A6A" w:rsidRDefault="009C7DB5" w:rsidP="009C7DB5">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35"/>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79463183" w14:textId="77777777" w:rsidR="009C7DB5" w:rsidRPr="00672A6A" w:rsidRDefault="009C7DB5" w:rsidP="009C7DB5">
      <w:pPr>
        <w:pStyle w:val="ParagraphNormal"/>
        <w:rPr>
          <w:rFonts w:cs="Linux Libertine"/>
          <w:lang w:val="en-US"/>
        </w:rPr>
      </w:pPr>
      <w:r w:rsidRPr="00672A6A">
        <w:rPr>
          <w:rFonts w:cs="Linux Libertine"/>
          <w:lang w:val="en-US"/>
        </w:rPr>
        <w:lastRenderedPageBreak/>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14E67696" w14:textId="77777777" w:rsidR="009C7DB5" w:rsidRPr="00672A6A" w:rsidRDefault="009C7DB5" w:rsidP="009C7DB5">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36"/>
      </w:r>
    </w:p>
    <w:p w14:paraId="6860260A" w14:textId="77777777" w:rsidR="009C7DB5" w:rsidRPr="00672A6A" w:rsidRDefault="009C7DB5" w:rsidP="009C7DB5">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9C7DB5" w:rsidRPr="00672A6A" w14:paraId="3933A094" w14:textId="77777777" w:rsidTr="007F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BA04DC3" w14:textId="77777777" w:rsidR="009C7DB5" w:rsidRPr="00672A6A" w:rsidRDefault="009C7DB5" w:rsidP="007F2E63">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D3FC8B" w14:textId="77777777" w:rsidR="009C7DB5" w:rsidRPr="00672A6A" w:rsidRDefault="009C7DB5" w:rsidP="007F2E63">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628C3E01" w14:textId="77777777" w:rsidR="009C7DB5" w:rsidRPr="00672A6A" w:rsidRDefault="009C7DB5" w:rsidP="007F2E63">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9C7DB5" w:rsidRPr="00672A6A" w14:paraId="6C0BED0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CA41D0B" w14:textId="77777777" w:rsidR="009C7DB5" w:rsidRPr="00672A6A" w:rsidRDefault="009C7DB5" w:rsidP="007F2E63">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0EFAE938" w14:textId="77777777" w:rsidR="009C7DB5" w:rsidRPr="00672A6A" w:rsidRDefault="009C7DB5" w:rsidP="007F2E63">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AD1C1FD" w14:textId="77777777" w:rsidR="009C7DB5" w:rsidRPr="00672A6A" w:rsidRDefault="009C7DB5" w:rsidP="007F2E63">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15 to 18 January 2016, a mob with batons and machetes in </w:t>
            </w:r>
            <w:proofErr w:type="spellStart"/>
            <w:r w:rsidRPr="00672A6A">
              <w:rPr>
                <w:rFonts w:cs="Linux Libertine"/>
                <w:sz w:val="20"/>
                <w:szCs w:val="20"/>
              </w:rPr>
              <w:t>Mempawah</w:t>
            </w:r>
            <w:proofErr w:type="spellEnd"/>
            <w:r w:rsidRPr="00672A6A">
              <w:rPr>
                <w:rFonts w:cs="Linux Libertine"/>
                <w:sz w:val="20"/>
                <w:szCs w:val="20"/>
              </w:rPr>
              <w:t xml:space="preserve"> District, West Kalimantan, approached the Gafatar farmer group and asked Gafatar to leave </w:t>
            </w:r>
            <w:proofErr w:type="spellStart"/>
            <w:r w:rsidRPr="00672A6A">
              <w:rPr>
                <w:rFonts w:cs="Linux Libertine"/>
                <w:sz w:val="20"/>
                <w:szCs w:val="20"/>
              </w:rPr>
              <w:t>Mempawah</w:t>
            </w:r>
            <w:proofErr w:type="spellEnd"/>
            <w:r w:rsidRPr="00672A6A">
              <w:rPr>
                <w:rFonts w:cs="Linux Libertine"/>
                <w:sz w:val="20"/>
                <w:szCs w:val="20"/>
              </w:rPr>
              <w:t xml:space="preserve">. </w:t>
            </w:r>
            <w:proofErr w:type="spellStart"/>
            <w:r w:rsidRPr="00672A6A">
              <w:rPr>
                <w:rFonts w:cs="Linux Libertine"/>
                <w:sz w:val="20"/>
                <w:szCs w:val="20"/>
              </w:rPr>
              <w:t>Terdapat</w:t>
            </w:r>
            <w:proofErr w:type="spellEnd"/>
            <w:r w:rsidRPr="00672A6A">
              <w:rPr>
                <w:rFonts w:cs="Linux Libertine"/>
                <w:sz w:val="20"/>
                <w:szCs w:val="20"/>
              </w:rPr>
              <w:t xml:space="preserve"> 700 orang </w:t>
            </w:r>
            <w:proofErr w:type="spellStart"/>
            <w:r w:rsidRPr="00672A6A">
              <w:rPr>
                <w:rFonts w:cs="Linux Libertine"/>
                <w:sz w:val="20"/>
                <w:szCs w:val="20"/>
              </w:rPr>
              <w:t>anggota</w:t>
            </w:r>
            <w:proofErr w:type="spellEnd"/>
            <w:r w:rsidRPr="00672A6A">
              <w:rPr>
                <w:rFonts w:cs="Linux Libertine"/>
                <w:sz w:val="20"/>
                <w:szCs w:val="20"/>
              </w:rPr>
              <w:t xml:space="preserve"> Gafatar yang </w:t>
            </w:r>
            <w:proofErr w:type="spellStart"/>
            <w:r w:rsidRPr="00672A6A">
              <w:rPr>
                <w:rFonts w:cs="Linux Libertine"/>
                <w:sz w:val="20"/>
                <w:szCs w:val="20"/>
              </w:rPr>
              <w:t>rumahnya</w:t>
            </w:r>
            <w:proofErr w:type="spellEnd"/>
            <w:r w:rsidRPr="00672A6A">
              <w:rPr>
                <w:rFonts w:cs="Linux Libertine"/>
                <w:sz w:val="20"/>
                <w:szCs w:val="20"/>
              </w:rPr>
              <w:t xml:space="preserve"> </w:t>
            </w:r>
            <w:proofErr w:type="spellStart"/>
            <w:r w:rsidRPr="00672A6A">
              <w:rPr>
                <w:rFonts w:cs="Linux Libertine"/>
                <w:sz w:val="20"/>
                <w:szCs w:val="20"/>
              </w:rPr>
              <w:t>dibakar</w:t>
            </w:r>
            <w:proofErr w:type="spellEnd"/>
            <w:r w:rsidRPr="00672A6A">
              <w:rPr>
                <w:rFonts w:cs="Linux Libertine"/>
                <w:sz w:val="20"/>
                <w:szCs w:val="20"/>
              </w:rPr>
              <w:t xml:space="preserve"> oleh </w:t>
            </w:r>
            <w:proofErr w:type="spellStart"/>
            <w:r w:rsidRPr="00672A6A">
              <w:rPr>
                <w:rFonts w:cs="Linux Libertine"/>
                <w:sz w:val="20"/>
                <w:szCs w:val="20"/>
              </w:rPr>
              <w:t>ribuan</w:t>
            </w:r>
            <w:proofErr w:type="spellEnd"/>
            <w:r w:rsidRPr="00672A6A">
              <w:rPr>
                <w:rFonts w:cs="Linux Libertine"/>
                <w:sz w:val="20"/>
                <w:szCs w:val="20"/>
              </w:rPr>
              <w:t xml:space="preserve"> </w:t>
            </w:r>
            <w:proofErr w:type="spellStart"/>
            <w:r w:rsidRPr="00672A6A">
              <w:rPr>
                <w:rFonts w:cs="Linux Libertine"/>
                <w:sz w:val="20"/>
                <w:szCs w:val="20"/>
              </w:rPr>
              <w:t>warga</w:t>
            </w:r>
            <w:proofErr w:type="spellEnd"/>
            <w:r w:rsidRPr="00672A6A">
              <w:rPr>
                <w:rFonts w:cs="Linux Libertine"/>
                <w:sz w:val="20"/>
                <w:szCs w:val="20"/>
              </w:rPr>
              <w:t xml:space="preserve"> pada Rabu 20 </w:t>
            </w:r>
            <w:proofErr w:type="spellStart"/>
            <w:r w:rsidRPr="00672A6A">
              <w:rPr>
                <w:rFonts w:cs="Linux Libertine"/>
                <w:sz w:val="20"/>
                <w:szCs w:val="20"/>
              </w:rPr>
              <w:t>Januari</w:t>
            </w:r>
            <w:proofErr w:type="spellEnd"/>
            <w:r w:rsidRPr="00672A6A">
              <w:rPr>
                <w:rFonts w:cs="Linux Libertine"/>
                <w:sz w:val="20"/>
                <w:szCs w:val="20"/>
              </w:rPr>
              <w:t xml:space="preserve"> 2016.</w:t>
            </w:r>
            <w:r w:rsidRPr="00672A6A">
              <w:rPr>
                <w:rStyle w:val="FootnoteReference"/>
                <w:rFonts w:cs="Linux Libertine"/>
              </w:rPr>
              <w:footnoteReference w:id="37"/>
            </w:r>
            <w:r w:rsidRPr="00672A6A">
              <w:rPr>
                <w:rFonts w:cs="Linux Libertine"/>
                <w:sz w:val="20"/>
                <w:szCs w:val="20"/>
              </w:rPr>
              <w:t xml:space="preserve"> Atas </w:t>
            </w:r>
            <w:proofErr w:type="spellStart"/>
            <w:r w:rsidRPr="00672A6A">
              <w:rPr>
                <w:rFonts w:cs="Linux Libertine"/>
                <w:sz w:val="20"/>
                <w:szCs w:val="20"/>
              </w:rPr>
              <w:t>pembakaran</w:t>
            </w:r>
            <w:proofErr w:type="spellEnd"/>
            <w:r w:rsidRPr="00672A6A">
              <w:rPr>
                <w:rFonts w:cs="Linux Libertine"/>
                <w:sz w:val="20"/>
                <w:szCs w:val="20"/>
              </w:rPr>
              <w:t xml:space="preserve"> kampung </w:t>
            </w:r>
            <w:proofErr w:type="spellStart"/>
            <w:r w:rsidRPr="00672A6A">
              <w:rPr>
                <w:rFonts w:cs="Linux Libertine"/>
                <w:sz w:val="20"/>
                <w:szCs w:val="20"/>
              </w:rPr>
              <w:t>ini</w:t>
            </w:r>
            <w:proofErr w:type="spellEnd"/>
            <w:r w:rsidRPr="00672A6A">
              <w:rPr>
                <w:rFonts w:cs="Linux Libertine"/>
                <w:sz w:val="20"/>
                <w:szCs w:val="20"/>
              </w:rPr>
              <w:t xml:space="preserve">, </w:t>
            </w:r>
            <w:proofErr w:type="spellStart"/>
            <w:r w:rsidRPr="00672A6A">
              <w:rPr>
                <w:rFonts w:cs="Linux Libertine"/>
                <w:sz w:val="20"/>
                <w:szCs w:val="20"/>
              </w:rPr>
              <w:t>ibu-ibu</w:t>
            </w:r>
            <w:proofErr w:type="spellEnd"/>
            <w:r w:rsidRPr="00672A6A">
              <w:rPr>
                <w:rFonts w:cs="Linux Libertine"/>
                <w:sz w:val="20"/>
                <w:szCs w:val="20"/>
              </w:rPr>
              <w:t xml:space="preserve"> dan </w:t>
            </w:r>
            <w:proofErr w:type="spellStart"/>
            <w:r w:rsidRPr="00672A6A">
              <w:rPr>
                <w:rFonts w:cs="Linux Libertine"/>
                <w:sz w:val="20"/>
                <w:szCs w:val="20"/>
              </w:rPr>
              <w:t>anak-anak</w:t>
            </w:r>
            <w:proofErr w:type="spellEnd"/>
            <w:r w:rsidRPr="00672A6A">
              <w:rPr>
                <w:rFonts w:cs="Linux Libertine"/>
                <w:sz w:val="20"/>
                <w:szCs w:val="20"/>
              </w:rPr>
              <w:t xml:space="preserve"> </w:t>
            </w:r>
            <w:proofErr w:type="spellStart"/>
            <w:r w:rsidRPr="00672A6A">
              <w:rPr>
                <w:rFonts w:cs="Linux Libertine"/>
                <w:sz w:val="20"/>
                <w:szCs w:val="20"/>
              </w:rPr>
              <w:t>ikut</w:t>
            </w:r>
            <w:proofErr w:type="spellEnd"/>
            <w:r w:rsidRPr="00672A6A">
              <w:rPr>
                <w:rFonts w:cs="Linux Libertine"/>
                <w:sz w:val="20"/>
                <w:szCs w:val="20"/>
              </w:rPr>
              <w:t xml:space="preserve"> </w:t>
            </w:r>
            <w:proofErr w:type="spellStart"/>
            <w:r w:rsidRPr="00672A6A">
              <w:rPr>
                <w:rFonts w:cs="Linux Libertine"/>
                <w:sz w:val="20"/>
                <w:szCs w:val="20"/>
              </w:rPr>
              <w:t>menjadi</w:t>
            </w:r>
            <w:proofErr w:type="spellEnd"/>
            <w:r w:rsidRPr="00672A6A">
              <w:rPr>
                <w:rFonts w:cs="Linux Libertine"/>
                <w:sz w:val="20"/>
                <w:szCs w:val="20"/>
              </w:rPr>
              <w:t xml:space="preserve"> korban.</w:t>
            </w:r>
            <w:r w:rsidRPr="00672A6A">
              <w:rPr>
                <w:rStyle w:val="FootnoteReference"/>
                <w:rFonts w:cs="Linux Libertine"/>
              </w:rPr>
              <w:footnoteReference w:id="38"/>
            </w:r>
            <w:r w:rsidRPr="00672A6A">
              <w:rPr>
                <w:rFonts w:cs="Linux Libertine"/>
                <w:sz w:val="20"/>
                <w:szCs w:val="20"/>
              </w:rPr>
              <w:t xml:space="preserve"> </w:t>
            </w:r>
            <w:proofErr w:type="spellStart"/>
            <w:r w:rsidRPr="00672A6A">
              <w:rPr>
                <w:rFonts w:cs="Linux Libertine"/>
                <w:sz w:val="20"/>
                <w:szCs w:val="20"/>
              </w:rPr>
              <w:t>Padahal</w:t>
            </w:r>
            <w:proofErr w:type="spellEnd"/>
            <w:r w:rsidRPr="00672A6A">
              <w:rPr>
                <w:rFonts w:cs="Linux Libertine"/>
                <w:sz w:val="20"/>
                <w:szCs w:val="20"/>
              </w:rPr>
              <w:t xml:space="preserve"> </w:t>
            </w:r>
            <w:proofErr w:type="spellStart"/>
            <w:r w:rsidRPr="00672A6A">
              <w:rPr>
                <w:rFonts w:cs="Linux Libertine"/>
                <w:sz w:val="20"/>
                <w:szCs w:val="20"/>
              </w:rPr>
              <w:t>anggota</w:t>
            </w:r>
            <w:proofErr w:type="spellEnd"/>
            <w:r w:rsidRPr="00672A6A">
              <w:rPr>
                <w:rFonts w:cs="Linux Libertine"/>
                <w:sz w:val="20"/>
                <w:szCs w:val="20"/>
              </w:rPr>
              <w:t xml:space="preserve"> Gafatar </w:t>
            </w:r>
            <w:proofErr w:type="spellStart"/>
            <w:r w:rsidRPr="00672A6A">
              <w:rPr>
                <w:rFonts w:cs="Linux Libertine"/>
                <w:sz w:val="20"/>
                <w:szCs w:val="20"/>
              </w:rPr>
              <w:t>ketika</w:t>
            </w:r>
            <w:proofErr w:type="spellEnd"/>
            <w:r w:rsidRPr="00672A6A">
              <w:rPr>
                <w:rFonts w:cs="Linux Libertine"/>
                <w:sz w:val="20"/>
                <w:szCs w:val="20"/>
              </w:rPr>
              <w:t xml:space="preserve"> </w:t>
            </w:r>
            <w:proofErr w:type="spellStart"/>
            <w:r w:rsidRPr="00672A6A">
              <w:rPr>
                <w:rFonts w:cs="Linux Libertine"/>
                <w:sz w:val="20"/>
                <w:szCs w:val="20"/>
              </w:rPr>
              <w:t>membuka</w:t>
            </w:r>
            <w:proofErr w:type="spellEnd"/>
            <w:r w:rsidRPr="00672A6A">
              <w:rPr>
                <w:rFonts w:cs="Linux Libertine"/>
                <w:sz w:val="20"/>
                <w:szCs w:val="20"/>
              </w:rPr>
              <w:t xml:space="preserve"> </w:t>
            </w:r>
            <w:proofErr w:type="spellStart"/>
            <w:r w:rsidRPr="00672A6A">
              <w:rPr>
                <w:rFonts w:cs="Linux Libertine"/>
                <w:sz w:val="20"/>
                <w:szCs w:val="20"/>
              </w:rPr>
              <w:t>lahan</w:t>
            </w:r>
            <w:proofErr w:type="spellEnd"/>
            <w:r w:rsidRPr="00672A6A">
              <w:rPr>
                <w:rFonts w:cs="Linux Libertine"/>
                <w:sz w:val="20"/>
                <w:szCs w:val="20"/>
              </w:rPr>
              <w:t xml:space="preserve"> </w:t>
            </w:r>
            <w:proofErr w:type="spellStart"/>
            <w:r w:rsidRPr="00672A6A">
              <w:rPr>
                <w:rFonts w:cs="Linux Libertine"/>
                <w:sz w:val="20"/>
                <w:szCs w:val="20"/>
              </w:rPr>
              <w:t>tersebut</w:t>
            </w:r>
            <w:proofErr w:type="spellEnd"/>
            <w:r w:rsidRPr="00672A6A">
              <w:rPr>
                <w:rFonts w:cs="Linux Libertine"/>
                <w:sz w:val="20"/>
                <w:szCs w:val="20"/>
              </w:rPr>
              <w:t xml:space="preserve"> </w:t>
            </w:r>
            <w:proofErr w:type="spellStart"/>
            <w:r w:rsidRPr="00672A6A">
              <w:rPr>
                <w:rFonts w:cs="Linux Libertine"/>
                <w:sz w:val="20"/>
                <w:szCs w:val="20"/>
              </w:rPr>
              <w:t>telah</w:t>
            </w:r>
            <w:proofErr w:type="spellEnd"/>
            <w:r w:rsidRPr="00672A6A">
              <w:rPr>
                <w:rFonts w:cs="Linux Libertine"/>
                <w:sz w:val="20"/>
                <w:szCs w:val="20"/>
              </w:rPr>
              <w:t xml:space="preserve"> </w:t>
            </w:r>
            <w:proofErr w:type="spellStart"/>
            <w:r w:rsidRPr="00672A6A">
              <w:rPr>
                <w:rFonts w:cs="Linux Libertine"/>
                <w:sz w:val="20"/>
                <w:szCs w:val="20"/>
              </w:rPr>
              <w:t>menjual</w:t>
            </w:r>
            <w:proofErr w:type="spellEnd"/>
            <w:r w:rsidRPr="00672A6A">
              <w:rPr>
                <w:rFonts w:cs="Linux Libertine"/>
                <w:sz w:val="20"/>
                <w:szCs w:val="20"/>
              </w:rPr>
              <w:t xml:space="preserve"> </w:t>
            </w:r>
            <w:proofErr w:type="spellStart"/>
            <w:r w:rsidRPr="00672A6A">
              <w:rPr>
                <w:rFonts w:cs="Linux Libertine"/>
                <w:sz w:val="20"/>
                <w:szCs w:val="20"/>
              </w:rPr>
              <w:t>rumah</w:t>
            </w:r>
            <w:proofErr w:type="spellEnd"/>
            <w:r w:rsidRPr="00672A6A">
              <w:rPr>
                <w:rFonts w:cs="Linux Libertine"/>
                <w:sz w:val="20"/>
                <w:szCs w:val="20"/>
              </w:rPr>
              <w:t xml:space="preserve"> dan </w:t>
            </w:r>
            <w:proofErr w:type="spellStart"/>
            <w:r w:rsidRPr="00672A6A">
              <w:rPr>
                <w:rFonts w:cs="Linux Libertine"/>
                <w:sz w:val="20"/>
                <w:szCs w:val="20"/>
              </w:rPr>
              <w:t>harta</w:t>
            </w:r>
            <w:proofErr w:type="spellEnd"/>
            <w:r w:rsidRPr="00672A6A">
              <w:rPr>
                <w:rFonts w:cs="Linux Libertine"/>
                <w:sz w:val="20"/>
                <w:szCs w:val="20"/>
              </w:rPr>
              <w:t xml:space="preserve"> </w:t>
            </w:r>
            <w:proofErr w:type="spellStart"/>
            <w:r w:rsidRPr="00672A6A">
              <w:rPr>
                <w:rFonts w:cs="Linux Libertine"/>
                <w:sz w:val="20"/>
                <w:szCs w:val="20"/>
              </w:rPr>
              <w:t>bendanya</w:t>
            </w:r>
            <w:proofErr w:type="spellEnd"/>
            <w:r w:rsidRPr="00672A6A">
              <w:rPr>
                <w:rFonts w:cs="Linux Libertine"/>
                <w:sz w:val="20"/>
                <w:szCs w:val="20"/>
              </w:rPr>
              <w:t xml:space="preserve"> </w:t>
            </w:r>
            <w:proofErr w:type="spellStart"/>
            <w:r w:rsidRPr="00672A6A">
              <w:rPr>
                <w:rFonts w:cs="Linux Libertine"/>
                <w:sz w:val="20"/>
                <w:szCs w:val="20"/>
              </w:rPr>
              <w:t>dari</w:t>
            </w:r>
            <w:proofErr w:type="spellEnd"/>
            <w:r w:rsidRPr="00672A6A">
              <w:rPr>
                <w:rFonts w:cs="Linux Libertine"/>
                <w:sz w:val="20"/>
                <w:szCs w:val="20"/>
              </w:rPr>
              <w:t xml:space="preserve"> </w:t>
            </w:r>
            <w:proofErr w:type="spellStart"/>
            <w:r w:rsidRPr="00672A6A">
              <w:rPr>
                <w:rFonts w:cs="Linux Libertine"/>
                <w:sz w:val="20"/>
                <w:szCs w:val="20"/>
              </w:rPr>
              <w:t>daerah</w:t>
            </w:r>
            <w:proofErr w:type="spellEnd"/>
            <w:r w:rsidRPr="00672A6A">
              <w:rPr>
                <w:rFonts w:cs="Linux Libertine"/>
                <w:sz w:val="20"/>
                <w:szCs w:val="20"/>
              </w:rPr>
              <w:t xml:space="preserve"> </w:t>
            </w:r>
            <w:proofErr w:type="spellStart"/>
            <w:r w:rsidRPr="00672A6A">
              <w:rPr>
                <w:rFonts w:cs="Linux Libertine"/>
                <w:sz w:val="20"/>
                <w:szCs w:val="20"/>
              </w:rPr>
              <w:t>asal</w:t>
            </w:r>
            <w:proofErr w:type="spellEnd"/>
            <w:r w:rsidRPr="00672A6A">
              <w:rPr>
                <w:rFonts w:cs="Linux Libertine"/>
                <w:sz w:val="20"/>
                <w:szCs w:val="20"/>
              </w:rPr>
              <w:t xml:space="preserve"> dan </w:t>
            </w:r>
            <w:proofErr w:type="spellStart"/>
            <w:r w:rsidRPr="00672A6A">
              <w:rPr>
                <w:rFonts w:cs="Linux Libertine"/>
                <w:sz w:val="20"/>
                <w:szCs w:val="20"/>
              </w:rPr>
              <w:t>bertekad</w:t>
            </w:r>
            <w:proofErr w:type="spellEnd"/>
            <w:r w:rsidRPr="00672A6A">
              <w:rPr>
                <w:rFonts w:cs="Linux Libertine"/>
                <w:sz w:val="20"/>
                <w:szCs w:val="20"/>
              </w:rPr>
              <w:t xml:space="preserve"> </w:t>
            </w:r>
            <w:proofErr w:type="spellStart"/>
            <w:r w:rsidRPr="00672A6A">
              <w:rPr>
                <w:rFonts w:cs="Linux Libertine"/>
                <w:sz w:val="20"/>
                <w:szCs w:val="20"/>
              </w:rPr>
              <w:t>untuk</w:t>
            </w:r>
            <w:proofErr w:type="spellEnd"/>
            <w:r w:rsidRPr="00672A6A">
              <w:rPr>
                <w:rFonts w:cs="Linux Libertine"/>
                <w:sz w:val="20"/>
                <w:szCs w:val="20"/>
              </w:rPr>
              <w:t xml:space="preserve"> </w:t>
            </w:r>
            <w:proofErr w:type="spellStart"/>
            <w:r w:rsidRPr="00672A6A">
              <w:rPr>
                <w:rFonts w:cs="Linux Libertine"/>
                <w:sz w:val="20"/>
                <w:szCs w:val="20"/>
              </w:rPr>
              <w:t>memperbaiki</w:t>
            </w:r>
            <w:proofErr w:type="spellEnd"/>
            <w:r w:rsidRPr="00672A6A">
              <w:rPr>
                <w:rFonts w:cs="Linux Libertine"/>
                <w:sz w:val="20"/>
                <w:szCs w:val="20"/>
              </w:rPr>
              <w:t xml:space="preserve"> </w:t>
            </w:r>
            <w:proofErr w:type="spellStart"/>
            <w:r w:rsidRPr="00672A6A">
              <w:rPr>
                <w:rFonts w:cs="Linux Libertine"/>
                <w:sz w:val="20"/>
                <w:szCs w:val="20"/>
              </w:rPr>
              <w:t>nasib</w:t>
            </w:r>
            <w:proofErr w:type="spellEnd"/>
            <w:r w:rsidRPr="00672A6A">
              <w:rPr>
                <w:rFonts w:cs="Linux Libertine"/>
                <w:sz w:val="20"/>
                <w:szCs w:val="20"/>
              </w:rPr>
              <w:t xml:space="preserve"> </w:t>
            </w:r>
            <w:proofErr w:type="spellStart"/>
            <w:r w:rsidRPr="00672A6A">
              <w:rPr>
                <w:rFonts w:cs="Linux Libertine"/>
                <w:sz w:val="20"/>
                <w:szCs w:val="20"/>
              </w:rPr>
              <w:t>dengan</w:t>
            </w:r>
            <w:proofErr w:type="spellEnd"/>
            <w:r w:rsidRPr="00672A6A">
              <w:rPr>
                <w:rFonts w:cs="Linux Libertine"/>
                <w:sz w:val="20"/>
                <w:szCs w:val="20"/>
              </w:rPr>
              <w:t xml:space="preserve"> </w:t>
            </w:r>
            <w:proofErr w:type="spellStart"/>
            <w:r w:rsidRPr="00672A6A">
              <w:rPr>
                <w:rFonts w:cs="Linux Libertine"/>
                <w:sz w:val="20"/>
                <w:szCs w:val="20"/>
              </w:rPr>
              <w:t>bertani</w:t>
            </w:r>
            <w:proofErr w:type="spellEnd"/>
            <w:r w:rsidRPr="00672A6A">
              <w:rPr>
                <w:rFonts w:cs="Linux Libertine"/>
                <w:sz w:val="20"/>
                <w:szCs w:val="20"/>
              </w:rPr>
              <w:t xml:space="preserve"> di </w:t>
            </w:r>
            <w:proofErr w:type="spellStart"/>
            <w:r w:rsidRPr="00672A6A">
              <w:rPr>
                <w:rFonts w:cs="Linux Libertine"/>
                <w:sz w:val="20"/>
                <w:szCs w:val="20"/>
              </w:rPr>
              <w:t>daerah</w:t>
            </w:r>
            <w:proofErr w:type="spellEnd"/>
            <w:r w:rsidRPr="00672A6A">
              <w:rPr>
                <w:rFonts w:cs="Linux Libertine"/>
                <w:sz w:val="20"/>
                <w:szCs w:val="20"/>
              </w:rPr>
              <w:t xml:space="preserve"> Kalimantan.</w:t>
            </w:r>
            <w:r w:rsidRPr="00672A6A">
              <w:rPr>
                <w:rStyle w:val="FootnoteReference"/>
                <w:rFonts w:cs="Linux Libertine"/>
              </w:rPr>
              <w:footnoteReference w:id="39"/>
            </w:r>
          </w:p>
        </w:tc>
      </w:tr>
      <w:tr w:rsidR="009C7DB5" w:rsidRPr="00672A6A" w14:paraId="310AD7BF" w14:textId="77777777" w:rsidTr="007F2E63">
        <w:tc>
          <w:tcPr>
            <w:tcW w:w="968" w:type="dxa"/>
            <w:tcBorders>
              <w:bottom w:val="single" w:sz="4" w:space="0" w:color="auto"/>
            </w:tcBorders>
          </w:tcPr>
          <w:p w14:paraId="20916237" w14:textId="77777777" w:rsidR="009C7DB5" w:rsidRPr="00672A6A" w:rsidRDefault="009C7DB5" w:rsidP="007F2E63">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047199D9" w14:textId="77777777" w:rsidR="009C7DB5" w:rsidRPr="00672A6A" w:rsidRDefault="009C7DB5" w:rsidP="007F2E63">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527C059" w14:textId="77777777" w:rsidR="009C7DB5" w:rsidRPr="00672A6A" w:rsidRDefault="009C7DB5" w:rsidP="007F2E63">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40"/>
            </w:r>
          </w:p>
        </w:tc>
      </w:tr>
    </w:tbl>
    <w:p w14:paraId="65DE2022" w14:textId="77777777" w:rsidR="009C7DB5" w:rsidRPr="00672A6A" w:rsidRDefault="009C7DB5" w:rsidP="00117785">
      <w:pPr>
        <w:pStyle w:val="ParagraphNormal"/>
        <w:rPr>
          <w:rFonts w:cs="Linux Libertine"/>
          <w:color w:val="00B050"/>
          <w:lang w:val="en-US"/>
        </w:rPr>
      </w:pPr>
    </w:p>
    <w:p w14:paraId="57EA24BF" w14:textId="77777777" w:rsidR="009C7DB5" w:rsidRPr="00672A6A" w:rsidRDefault="009C7DB5" w:rsidP="009C7DB5">
      <w:pPr>
        <w:pStyle w:val="ParagraphNormal"/>
        <w:ind w:firstLine="0"/>
        <w:rPr>
          <w:rFonts w:cs="Linux Libertine"/>
          <w:color w:val="00B050"/>
          <w:lang w:val="en-US"/>
        </w:rPr>
      </w:pPr>
    </w:p>
    <w:p w14:paraId="64F068EA" w14:textId="056A65BB" w:rsidR="009C7DB5" w:rsidRPr="00672A6A" w:rsidRDefault="00D957B0" w:rsidP="009C7DB5">
      <w:pPr>
        <w:pStyle w:val="ParagraphNormal"/>
        <w:ind w:firstLine="0"/>
        <w:rPr>
          <w:rFonts w:cs="Linux Libertine"/>
          <w:b/>
          <w:bCs/>
          <w:color w:val="00B050"/>
          <w:lang w:val="en-US"/>
        </w:rPr>
      </w:pPr>
      <w:r>
        <w:rPr>
          <w:rFonts w:cs="Linux Libertine"/>
          <w:b/>
          <w:bCs/>
          <w:color w:val="00B050"/>
          <w:lang w:val="en-US"/>
        </w:rPr>
        <w:t>3.4.3.</w:t>
      </w:r>
      <w:r>
        <w:rPr>
          <w:rFonts w:cs="Linux Libertine"/>
          <w:b/>
          <w:bCs/>
          <w:color w:val="00B050"/>
          <w:lang w:val="en-US"/>
        </w:rPr>
        <w:t xml:space="preserve">4 </w:t>
      </w:r>
      <w:r w:rsidR="009C7DB5" w:rsidRPr="00672A6A">
        <w:rPr>
          <w:rFonts w:cs="Linux Libertine"/>
          <w:b/>
          <w:bCs/>
          <w:color w:val="00B050"/>
          <w:lang w:val="en-US"/>
        </w:rPr>
        <w:t>Meiliana Case</w:t>
      </w:r>
    </w:p>
    <w:p w14:paraId="7BCFAD9A" w14:textId="0CDF7237"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41"/>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w:t>
      </w:r>
      <w:r w:rsidRPr="00672A6A">
        <w:rPr>
          <w:rFonts w:cs="Linux Libertine"/>
          <w:color w:val="00B050"/>
          <w:lang w:val="en-US"/>
        </w:rPr>
        <w:lastRenderedPageBreak/>
        <w:t xml:space="preserve">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proofErr w:type="spellStart"/>
      <w:r w:rsidRPr="00672A6A">
        <w:rPr>
          <w:rFonts w:cs="Linux Libertine"/>
          <w:color w:val="00B050"/>
          <w:lang w:val="en-US"/>
        </w:rPr>
        <w:t>coloured</w:t>
      </w:r>
      <w:proofErr w:type="spellEnd"/>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42"/>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319B40D4" w14:textId="65650F29"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w:t>
      </w:r>
      <w:r w:rsidRPr="00672A6A">
        <w:rPr>
          <w:rFonts w:cs="Linux Libertine"/>
          <w:szCs w:val="24"/>
          <w:lang w:val="en-US" w:eastAsia="en-GB" w:bidi="ar-SA"/>
          <w14:ligatures w14:val="none"/>
          <w14:numSpacing w14:val="default"/>
        </w:rPr>
        <w:lastRenderedPageBreak/>
        <w:t xml:space="preserve">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43"/>
      </w:r>
      <w:r w:rsidRPr="00672A6A">
        <w:rPr>
          <w:rFonts w:cs="Linux Libertine"/>
          <w:lang w:val="en-US"/>
        </w:rPr>
        <w:t xml:space="preserve"> Meanwhile, Meiliana herself was sentenced to 18 months in prison.</w:t>
      </w:r>
    </w:p>
    <w:p w14:paraId="6943F90F" w14:textId="77777777"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This study will also examine the case of Bambang </w:t>
      </w:r>
      <w:proofErr w:type="spellStart"/>
      <w:r w:rsidRPr="00672A6A">
        <w:rPr>
          <w:rFonts w:cs="Linux Libertine"/>
          <w:color w:val="00B050"/>
          <w:lang w:val="en-US"/>
        </w:rPr>
        <w:t>Bima</w:t>
      </w:r>
      <w:proofErr w:type="spellEnd"/>
      <w:r w:rsidRPr="00672A6A">
        <w:rPr>
          <w:rFonts w:cs="Linux Libertine"/>
          <w:color w:val="00B050"/>
          <w:lang w:val="en-US"/>
        </w:rPr>
        <w:t>, an 18-year-old Muslim man from Surabaya who found guilty before the District Court of Surabaya after he uploaded an alter song of “</w:t>
      </w:r>
      <w:proofErr w:type="spellStart"/>
      <w:r w:rsidRPr="00672A6A">
        <w:rPr>
          <w:rFonts w:cs="Linux Libertine"/>
          <w:i/>
          <w:iCs/>
          <w:color w:val="00B050"/>
          <w:lang w:val="en-US"/>
        </w:rPr>
        <w:t>Aisyah</w:t>
      </w:r>
      <w:proofErr w:type="spellEnd"/>
      <w:r w:rsidRPr="00672A6A">
        <w:rPr>
          <w:rFonts w:cs="Linux Libertine"/>
          <w:i/>
          <w:iCs/>
          <w:color w:val="00B050"/>
          <w:lang w:val="en-US"/>
        </w:rPr>
        <w:t>, the Prophet’s wife</w:t>
      </w:r>
      <w:r w:rsidRPr="00672A6A">
        <w:rPr>
          <w:rFonts w:cs="Linux Libertine"/>
          <w:color w:val="00B050"/>
          <w:lang w:val="en-US"/>
        </w:rPr>
        <w:t>” when he was drunk. Apart from the Defendant being Muslim, his case was not widely debated by the public, nor was it highlighted by the media. The court sentenced the Defendant to 7 months and a fine of 500 million rupiah. Why the sentence was much lighter than in other cases, and the extent to which the court was influenced by the socio-political dynamics that occurred at that time, need to be studied further.</w:t>
      </w:r>
    </w:p>
    <w:p w14:paraId="48C83F9D" w14:textId="495F746B" w:rsidR="00D043F5" w:rsidRPr="00672A6A" w:rsidRDefault="00117785" w:rsidP="00117785">
      <w:pPr>
        <w:pStyle w:val="ParagraphNormal"/>
        <w:rPr>
          <w:rFonts w:cs="Linux Libertine"/>
          <w:lang w:val="en-US"/>
        </w:rPr>
      </w:pPr>
      <w:r w:rsidRPr="00672A6A">
        <w:rPr>
          <w:rFonts w:cs="Linux Libertine"/>
          <w:lang w:val="en-US"/>
        </w:rPr>
        <w:t>Using these case studies approaches, this study will explain a complete picture of the socio-political context of the enforcement of the IABL and various gaps that occur between the blasphemy law and its enforcement in practices to answer the research problems.</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66034920" w14:textId="2FCA76ED" w:rsidR="00D043F5" w:rsidRPr="00672A6A" w:rsidRDefault="008A2AB1" w:rsidP="007B5411">
      <w:pPr>
        <w:spacing w:line="360" w:lineRule="auto"/>
        <w:ind w:firstLine="720"/>
        <w:jc w:val="both"/>
        <w:rPr>
          <w:rFonts w:cs="Linux Libertine"/>
        </w:rPr>
      </w:pPr>
      <w:r w:rsidRPr="00672A6A">
        <w:rPr>
          <w:rFonts w:cs="Linux Libertine"/>
        </w:rPr>
        <w:t xml:space="preserve">Building on the work of previous researchers, including Melisa Crouch (2012), this study aims to investigate the enforcement of Indonesia's Anti-Blasphemy Law (IABL) in the last decade, taking into account significant changes in legal, political, and social contexts. Specifically, the study will focus on five blasphemy cases that occurred </w:t>
      </w:r>
      <w:r w:rsidR="007B5411" w:rsidRPr="00672A6A">
        <w:rPr>
          <w:rFonts w:cs="Linux Libertine"/>
        </w:rPr>
        <w:t>during Joko Widodo’s era (2016-2020)</w:t>
      </w:r>
      <w:r w:rsidRPr="00672A6A">
        <w:rPr>
          <w:rFonts w:cs="Linux Libertine"/>
        </w:rPr>
        <w:t>, examining the final decisions of these cases, conducting in-depth interviews with the parties involved, and analyzing various relevant secondary and tertiary data. Through this multi-faceted approach, the study seeks to shed light on the enforcement of the IABL and its impact on the religious rights of certain groups, with the ultimate goal of contributing to a better understanding of the challenges and opportunities for protecting religious freedom in Indonesia.</w:t>
      </w:r>
    </w:p>
    <w:p w14:paraId="0FBD7805" w14:textId="77777777" w:rsidR="00D043F5" w:rsidRPr="00672A6A" w:rsidRDefault="00D043F5" w:rsidP="007B5411">
      <w:pPr>
        <w:spacing w:line="360" w:lineRule="auto"/>
        <w:jc w:val="both"/>
        <w:rPr>
          <w:rFonts w:cs="Linux Libertine"/>
        </w:rPr>
      </w:pPr>
    </w:p>
    <w:p w14:paraId="359B7492" w14:textId="3D363F05"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77777777" w:rsidR="007B5411" w:rsidRPr="00672A6A" w:rsidRDefault="008A2AB1" w:rsidP="007B5411">
      <w:pPr>
        <w:spacing w:line="360" w:lineRule="auto"/>
        <w:jc w:val="both"/>
        <w:rPr>
          <w:rFonts w:cs="Linux Libertine"/>
        </w:rPr>
      </w:pPr>
      <w:r w:rsidRPr="00672A6A">
        <w:rPr>
          <w:rFonts w:cs="Linux Libertine"/>
        </w:rPr>
        <w:t>In socio-legal research, the initial step in data analysis is to identify the research questions and determine the qualitative data needed to address these questions. This study aims to investigate the anti-blasphemy law in Indonesia and its effect on the rule of law and social justice. To achieve this goal, the study employs legal content analysis with a doctrinal and hermeneutic approach. This method collects qualitative data in the form of textual data such as court cases, legal documents, and media reports. The collected data is systematically categorized into themes and patterns to facilitate analysis and answer research questions.</w:t>
      </w:r>
    </w:p>
    <w:p w14:paraId="72ADC0AA" w14:textId="77777777" w:rsidR="007B5411" w:rsidRPr="00672A6A" w:rsidRDefault="008A2AB1" w:rsidP="007B5411">
      <w:pPr>
        <w:spacing w:line="360" w:lineRule="auto"/>
        <w:ind w:firstLine="720"/>
        <w:jc w:val="both"/>
        <w:rPr>
          <w:rFonts w:cs="Linux Libertine"/>
        </w:rPr>
      </w:pPr>
      <w:r w:rsidRPr="00672A6A">
        <w:rPr>
          <w:rFonts w:cs="Linux Libertine"/>
        </w:rPr>
        <w:t>Legal analysis must be conducted first to evaluate legal rules and systems by examining the relationship between statutory or judicially formulated rules and citizens' conduct. The findings of legal analysis are then used to explore empirical data in the field. As Heidegger suggests, every text is related to its historical context, including the circumstances and conditions under which it was written.</w:t>
      </w:r>
    </w:p>
    <w:p w14:paraId="3EE032E7" w14:textId="77777777" w:rsidR="007B5411" w:rsidRPr="00672A6A" w:rsidRDefault="008A2AB1" w:rsidP="007B5411">
      <w:pPr>
        <w:spacing w:line="360" w:lineRule="auto"/>
        <w:ind w:firstLine="720"/>
        <w:jc w:val="both"/>
        <w:rPr>
          <w:rFonts w:cs="Linux Libertine"/>
        </w:rPr>
      </w:pPr>
      <w:r w:rsidRPr="00672A6A">
        <w:rPr>
          <w:rFonts w:cs="Linux Libertine"/>
        </w:rPr>
        <w:t>The study then utilizes correlation analysis to identify the factors and actors influencing the enforcement of the anti-blasphemy law and its impact on social justice. Using a case study approach, the study collects empirical data from various interviews and juridical experiences on different blasphemy cases. This approach seeks to understand how the law is treated and applied to specific contexts to evaluate its effectiveness.</w:t>
      </w:r>
    </w:p>
    <w:p w14:paraId="7957FB86" w14:textId="3C706505" w:rsidR="008A2AB1" w:rsidRPr="00672A6A" w:rsidRDefault="008A2AB1" w:rsidP="007B5411">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w:t>
      </w:r>
      <w:proofErr w:type="spellStart"/>
      <w:r w:rsidRPr="00672A6A">
        <w:rPr>
          <w:rFonts w:cs="Linux Libertine"/>
        </w:rPr>
        <w:t>Tamanaha</w:t>
      </w:r>
      <w:proofErr w:type="spellEnd"/>
      <w:r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F5930B3" w14:textId="77777777" w:rsidR="008A2AB1" w:rsidRPr="00672A6A" w:rsidRDefault="008A2AB1" w:rsidP="007B5411">
      <w:pPr>
        <w:spacing w:line="360" w:lineRule="auto"/>
        <w:jc w:val="both"/>
        <w:rPr>
          <w:rFonts w:cs="Linux Libertine"/>
        </w:rPr>
      </w:pPr>
    </w:p>
    <w:p w14:paraId="473DA2BB" w14:textId="5BAE27F4" w:rsidR="00D043F5" w:rsidRPr="00672A6A" w:rsidRDefault="008A2AB1" w:rsidP="007B5411">
      <w:pPr>
        <w:spacing w:line="360" w:lineRule="auto"/>
        <w:jc w:val="both"/>
        <w:rPr>
          <w:rFonts w:cs="Linux Libertine"/>
        </w:rPr>
      </w:pPr>
      <w:r w:rsidRPr="00672A6A">
        <w:rPr>
          <w:rFonts w:cs="Linux Libertine"/>
        </w:rPr>
        <w:t>Finally, the study will connect the research findings to theoretical concepts to draw conclusions about the impact of the anti-blasphemy law on social justice and the rule of law. Overall, this study seeks to understand the socio-political dynamics of anti-blasphemy laws in Indonesia and their impact on society.</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990205C" w14:textId="77777777" w:rsidR="00441CCC" w:rsidRPr="00672A6A" w:rsidRDefault="00441CCC" w:rsidP="00441CCC">
      <w:pPr>
        <w:rPr>
          <w:rFonts w:cs="Linux Libertine"/>
        </w:rPr>
      </w:pPr>
    </w:p>
    <w:p w14:paraId="51B3B387" w14:textId="77777777" w:rsidR="00441CCC" w:rsidRPr="00672A6A" w:rsidRDefault="00441CCC" w:rsidP="00441CCC">
      <w:pPr>
        <w:rPr>
          <w:rFonts w:cs="Linux Libertine"/>
        </w:rPr>
      </w:pPr>
    </w:p>
    <w:p w14:paraId="3FD0A319"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5A66AB35"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5B906BBC" w:rsidR="00441CCC" w:rsidRPr="00672A6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Pr="00672A6A">
        <w:rPr>
          <w:rFonts w:cs="Linux Libertine"/>
        </w:rPr>
        <w:t xml:space="preserve">ANTI-BLASPHEMY LAW </w:t>
      </w:r>
      <w:r w:rsidR="000F720D" w:rsidRPr="00672A6A">
        <w:rPr>
          <w:rFonts w:cs="Linux Libertine"/>
        </w:rPr>
        <w:t xml:space="preserve">AND ITS RELATED LAWS </w:t>
      </w:r>
      <w:r w:rsidRPr="00672A6A">
        <w:rPr>
          <w:rFonts w:cs="Linux Libertine"/>
        </w:rPr>
        <w:t>IN INDONESIA</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326D3185" w14:textId="4A9D55FD" w:rsidR="00151845" w:rsidRPr="00672A6A" w:rsidRDefault="00151845" w:rsidP="00151845">
      <w:pPr>
        <w:spacing w:line="360" w:lineRule="auto"/>
        <w:ind w:firstLine="720"/>
        <w:jc w:val="both"/>
        <w:rPr>
          <w:rFonts w:cs="Linux Libertine"/>
        </w:rPr>
      </w:pPr>
      <w:r w:rsidRPr="00672A6A">
        <w:rPr>
          <w:rFonts w:cs="Linux Libertine"/>
        </w:rPr>
        <w:t>The Reformation era in Indonesia, marked by the fall of Suharto in 1998, had significant impacts on the development of the Anti-Defamation Law. The legal politics that took place during this period influenced the evolution of the law, particularly in relation to the 1965 PNPS Law. Despite the need for amendments and improvement, the 1965 PNPS Law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2018). The ABL was strengthened in 2008 when the Indonesian government ratified the Law Number 11 of 2008 on Electronic Information and Transaction (EIT Law) in conjunction with previous laws. However, from 1965 to 1988, the ABL was rarely used by Indonesia's courts. During the reign of the New Order, the applications of the ABL were frequently used in the court. According to Crouch's record, from 1988 to 2012, at least 130 people were convicted using the ABL. From 2012 until 2018, there were 66 cases that were decided by the court (</w:t>
      </w:r>
      <w:proofErr w:type="spellStart"/>
      <w:r w:rsidRPr="00672A6A">
        <w:rPr>
          <w:rFonts w:cs="Linux Libertine"/>
        </w:rPr>
        <w:t>Pratiwi</w:t>
      </w:r>
      <w:proofErr w:type="spellEnd"/>
      <w:r w:rsidRPr="00672A6A">
        <w:rPr>
          <w:rFonts w:cs="Linux Libertine"/>
        </w:rPr>
        <w:t>, 2021).</w:t>
      </w:r>
    </w:p>
    <w:p w14:paraId="5EFFD050" w14:textId="77777777" w:rsidR="00151845" w:rsidRPr="00672A6A" w:rsidRDefault="00151845" w:rsidP="00151845">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certain groups. The governance framework, system, and effectiveness of a nation shape law development. These factors affect legal decision-making and execution. Political turmoil and violence can weaken the rule of law and public faith in legal institutions. </w:t>
      </w:r>
      <w:r w:rsidRPr="00672A6A">
        <w:rPr>
          <w:rFonts w:cs="Linux Libertine"/>
        </w:rPr>
        <w:tab/>
      </w:r>
    </w:p>
    <w:p w14:paraId="1D447961" w14:textId="761D8EED" w:rsidR="009C7DB5" w:rsidRPr="00672A6A" w:rsidRDefault="00A533A0" w:rsidP="00151845">
      <w:pPr>
        <w:spacing w:line="360" w:lineRule="auto"/>
        <w:ind w:firstLine="720"/>
        <w:jc w:val="both"/>
        <w:rPr>
          <w:rFonts w:cs="Linux Libertine"/>
          <w:color w:val="00B050"/>
        </w:rPr>
      </w:pPr>
      <w:r w:rsidRPr="00A533A0">
        <w:rPr>
          <w:rFonts w:cs="Linux Libertine"/>
          <w:color w:val="00B050"/>
        </w:rPr>
        <w:t xml:space="preserve">This chapter will examine how the development of anti-blasphemy law in Indonesia during the Joko Widodo administration (2016-2020) has affected the rule of law. By </w:t>
      </w:r>
      <w:r w:rsidRPr="00A533A0">
        <w:rPr>
          <w:rFonts w:cs="Linux Libertine"/>
          <w:color w:val="00B050"/>
        </w:rPr>
        <w:t>analyzing</w:t>
      </w:r>
      <w:r w:rsidRPr="00A533A0">
        <w:rPr>
          <w:rFonts w:cs="Linux Libertine"/>
          <w:color w:val="00B050"/>
        </w:rPr>
        <w:t xml:space="preserve"> the first element of the rule of law, which is the substantive element of law, this study will evaluate to what extent the development of anti-</w:t>
      </w:r>
      <w:r w:rsidRPr="00A533A0">
        <w:rPr>
          <w:rFonts w:cs="Linux Libertine"/>
          <w:color w:val="00B050"/>
        </w:rPr>
        <w:lastRenderedPageBreak/>
        <w:t xml:space="preserve">blasphemy law in the </w:t>
      </w:r>
      <w:proofErr w:type="spellStart"/>
      <w:r w:rsidRPr="00A533A0">
        <w:rPr>
          <w:rFonts w:cs="Linux Libertine"/>
          <w:color w:val="00B050"/>
        </w:rPr>
        <w:t>Jokowidodo</w:t>
      </w:r>
      <w:proofErr w:type="spellEnd"/>
      <w:r w:rsidRPr="00A533A0">
        <w:rPr>
          <w:rFonts w:cs="Linux Libertine"/>
          <w:color w:val="00B050"/>
        </w:rPr>
        <w:t xml:space="preserve"> era until 2020 has supported or threatened the rule of law.</w:t>
      </w:r>
      <w:r w:rsidR="009C7DB5" w:rsidRPr="00672A6A">
        <w:rPr>
          <w:rFonts w:cs="Linux Libertine"/>
          <w:color w:val="00B050"/>
        </w:rPr>
        <w:t xml:space="preserve"> </w:t>
      </w:r>
    </w:p>
    <w:p w14:paraId="075A395A" w14:textId="77777777" w:rsidR="009C7DB5" w:rsidRPr="00672A6A" w:rsidRDefault="009C7DB5" w:rsidP="009C7DB5">
      <w:pPr>
        <w:jc w:val="both"/>
        <w:rPr>
          <w:rFonts w:cs="Linux Libertine"/>
          <w:color w:val="00B050"/>
        </w:rPr>
      </w:pPr>
    </w:p>
    <w:p w14:paraId="73921507" w14:textId="463DA13B" w:rsidR="00151845" w:rsidRPr="00672A6A" w:rsidRDefault="002C4402" w:rsidP="009C7DB5">
      <w:pPr>
        <w:jc w:val="both"/>
        <w:rPr>
          <w:rFonts w:cs="Linux Libertine"/>
          <w:b/>
          <w:bCs/>
        </w:rPr>
      </w:pPr>
      <w:r w:rsidRPr="00672A6A">
        <w:rPr>
          <w:rFonts w:cs="Linux Libertine"/>
          <w:b/>
          <w:bCs/>
        </w:rPr>
        <w:t>4.</w:t>
      </w:r>
      <w:r w:rsidR="000F720D" w:rsidRPr="00672A6A">
        <w:rPr>
          <w:rFonts w:cs="Linux Libertine"/>
          <w:b/>
          <w:bCs/>
        </w:rPr>
        <w:t xml:space="preserve">2 </w:t>
      </w:r>
      <w:r w:rsidRPr="00672A6A">
        <w:rPr>
          <w:rFonts w:cs="Linux Libertine"/>
          <w:b/>
          <w:bCs/>
        </w:rPr>
        <w:tab/>
      </w:r>
      <w:r w:rsidR="009C7DB5" w:rsidRPr="00672A6A">
        <w:rPr>
          <w:rFonts w:cs="Linux Libertine"/>
          <w:b/>
          <w:bCs/>
        </w:rPr>
        <w:t xml:space="preserve">The Current Development of the Indonesia's ABL </w:t>
      </w:r>
    </w:p>
    <w:p w14:paraId="4FDC20AD" w14:textId="77777777" w:rsidR="00151845" w:rsidRPr="00672A6A" w:rsidRDefault="00151845" w:rsidP="009C7DB5">
      <w:pPr>
        <w:jc w:val="both"/>
        <w:rPr>
          <w:rFonts w:cs="Linux Libertine"/>
          <w:b/>
          <w:bCs/>
        </w:rPr>
      </w:pPr>
    </w:p>
    <w:p w14:paraId="7219E718" w14:textId="66C38677" w:rsidR="00151845" w:rsidRPr="00672A6A" w:rsidRDefault="00151845" w:rsidP="00151845">
      <w:pPr>
        <w:jc w:val="both"/>
        <w:rPr>
          <w:rFonts w:cs="Linux Libertine"/>
          <w:b/>
          <w:bCs/>
        </w:rPr>
      </w:pPr>
      <w:r w:rsidRPr="00672A6A">
        <w:rPr>
          <w:rFonts w:cs="Linux Libertine"/>
          <w:b/>
          <w:bCs/>
        </w:rPr>
        <w:t>4.2.1.  The Content of the Indonesia’s ABL</w:t>
      </w:r>
    </w:p>
    <w:p w14:paraId="428FE396" w14:textId="77777777" w:rsidR="00151845" w:rsidRPr="00672A6A" w:rsidRDefault="00151845" w:rsidP="00151845">
      <w:pPr>
        <w:pStyle w:val="ParagraphNormal"/>
        <w:rPr>
          <w:rFonts w:cs="Linux Libertine"/>
          <w:lang w:val="en-US"/>
        </w:rPr>
      </w:pPr>
    </w:p>
    <w:p w14:paraId="2E2FAC64" w14:textId="5872AE27" w:rsidR="00151845" w:rsidRPr="00672A6A" w:rsidRDefault="00151845" w:rsidP="00151845">
      <w:pPr>
        <w:pStyle w:val="ParagraphNormal"/>
        <w:rPr>
          <w:rFonts w:cs="Linux Libertine"/>
          <w:lang w:val="en-US"/>
        </w:rPr>
      </w:pPr>
      <w:r w:rsidRPr="00672A6A">
        <w:rPr>
          <w:rFonts w:cs="Linux Libertine"/>
          <w:lang w:val="en-US"/>
        </w:rPr>
        <w:t>The prohibition of blasphemy in Indonesia is regulated not only by Law No.1/PNPS/1965 concerning Anti-Defamation of Religion but also by various articles in the criminal code. Despite being enacted in 1965, this law has never undergone any substantial changes, although its substance has been strengthened by the addition of provisions to the criminal code. Law No.1/PNPS/1965 consists of only four articles. Article 1 prohibits actions that are considered blasphemy of religion. Articles 2 and 3 provide for administrative sanctions if blasphemy is committed by an organization or a sect of belief. 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Following texts are the full content of the four articles:</w:t>
      </w:r>
    </w:p>
    <w:p w14:paraId="75F54D38" w14:textId="77777777" w:rsidR="00151845" w:rsidRPr="00672A6A" w:rsidRDefault="00151845" w:rsidP="00151845">
      <w:pPr>
        <w:pStyle w:val="ParagraphNormal"/>
        <w:rPr>
          <w:rFonts w:cs="Linux Libertine"/>
          <w:lang w:val="en-US"/>
        </w:rPr>
      </w:pPr>
      <w:r w:rsidRPr="00672A6A">
        <w:rPr>
          <w:rFonts w:cs="Linux Libertine"/>
          <w:lang w:val="en-US"/>
        </w:rPr>
        <w:t>Article 1: “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5EA055D4" w14:textId="77777777" w:rsidR="00151845" w:rsidRPr="00672A6A" w:rsidRDefault="00151845" w:rsidP="00151845">
      <w:pPr>
        <w:pStyle w:val="ParagraphNormal"/>
        <w:rPr>
          <w:rFonts w:cs="Linux Libertine"/>
          <w:lang w:val="en-US"/>
        </w:rPr>
      </w:pPr>
      <w:r w:rsidRPr="00672A6A">
        <w:rPr>
          <w:rFonts w:cs="Linux Libertine"/>
          <w:lang w:val="en-US"/>
        </w:rPr>
        <w:t>Article 2: “(1) Whoever violates the provisions in Article 1 is given an order and a stern warning to stop his actions in a joint decision of the Minister of Religion, the Minister/Prosecutor General and the Minister of Home Affairs. (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w:t>
      </w:r>
    </w:p>
    <w:p w14:paraId="480982DA" w14:textId="77777777" w:rsidR="00151845" w:rsidRPr="00672A6A" w:rsidRDefault="00151845" w:rsidP="00151845">
      <w:pPr>
        <w:pStyle w:val="ParagraphNormal"/>
        <w:rPr>
          <w:rFonts w:cs="Linux Libertine"/>
          <w:lang w:val="en-US"/>
        </w:rPr>
      </w:pPr>
      <w:r w:rsidRPr="00672A6A">
        <w:rPr>
          <w:rFonts w:cs="Linux Libertine"/>
          <w:lang w:val="en-US"/>
        </w:rPr>
        <w:t xml:space="preserve">Article 3: 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w:t>
      </w:r>
      <w:r w:rsidRPr="00672A6A">
        <w:rPr>
          <w:rFonts w:cs="Linux Libertine"/>
          <w:lang w:val="en-US"/>
        </w:rPr>
        <w:lastRenderedPageBreak/>
        <w:t>1 , then the person, adherent, member and/or member of the management of the organization concerned from that sect shall be sentenced to a maximum imprisonment of 5 years.”</w:t>
      </w:r>
    </w:p>
    <w:p w14:paraId="2FEDC10F" w14:textId="77777777" w:rsidR="00151845" w:rsidRPr="00672A6A" w:rsidRDefault="00151845" w:rsidP="00151845">
      <w:pPr>
        <w:pStyle w:val="ParagraphNormal"/>
        <w:rPr>
          <w:rFonts w:cs="Linux Libertine"/>
          <w:lang w:val="en-US"/>
        </w:rPr>
      </w:pPr>
      <w:r w:rsidRPr="00672A6A">
        <w:rPr>
          <w:rFonts w:cs="Linux Libertine"/>
          <w:lang w:val="en-US"/>
        </w:rPr>
        <w:t>Article 4: “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4F142A73" w14:textId="77777777" w:rsidR="00151845" w:rsidRPr="00672A6A" w:rsidRDefault="00151845" w:rsidP="00151845">
      <w:pPr>
        <w:pStyle w:val="ParagraphNormal"/>
        <w:rPr>
          <w:rFonts w:cs="Linux Libertine"/>
          <w:lang w:val="en-US"/>
        </w:rPr>
      </w:pPr>
      <w:r w:rsidRPr="00672A6A">
        <w:rPr>
          <w:rFonts w:cs="Linux Libertine"/>
          <w:lang w:val="en-US"/>
        </w:rPr>
        <w:t>The Anti-Defamation Law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Additionally, a new article in the Criminal Code criminalizes anyone who intentionally publicly expresses feelings or commits an act that is hostile, abusive, or blasphemous against a religion professed in Indonesia or intends to discourage people from following any religion based on the belief in the One God. The maximum imprisonment for violating this provision is also 5 years.</w:t>
      </w:r>
    </w:p>
    <w:p w14:paraId="53AD5AFD" w14:textId="77777777" w:rsidR="00151845" w:rsidRPr="00672A6A" w:rsidRDefault="00151845" w:rsidP="00151845">
      <w:pPr>
        <w:pStyle w:val="ParagraphNormal"/>
        <w:rPr>
          <w:rFonts w:cs="Linux Libertine"/>
          <w:lang w:val="en-US"/>
        </w:rPr>
      </w:pPr>
      <w:r w:rsidRPr="00672A6A">
        <w:rPr>
          <w:rFonts w:cs="Linux Libertine"/>
          <w:lang w:val="en-US"/>
        </w:rPr>
        <w:t xml:space="preserve">The Indonesian law on the prevention of the defamation of religion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672A6A">
        <w:rPr>
          <w:rFonts w:cs="Linux Libertine"/>
          <w:lang w:val="en-US"/>
        </w:rPr>
        <w:t>Bagir</w:t>
      </w:r>
      <w:proofErr w:type="spellEnd"/>
      <w:r w:rsidRPr="00672A6A">
        <w:rPr>
          <w:rFonts w:cs="Linux Libertine"/>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w:t>
      </w:r>
    </w:p>
    <w:p w14:paraId="3C887440" w14:textId="77777777" w:rsidR="00151845" w:rsidRPr="00672A6A" w:rsidRDefault="00151845" w:rsidP="00151845">
      <w:pPr>
        <w:pStyle w:val="ParagraphNormal"/>
        <w:rPr>
          <w:rFonts w:cs="Linux Libertine"/>
          <w:lang w:val="en-US"/>
        </w:rPr>
      </w:pPr>
      <w:r w:rsidRPr="00672A6A">
        <w:rPr>
          <w:rFonts w:cs="Linux Libertine"/>
          <w:lang w:val="en-US"/>
        </w:rPr>
        <w:lastRenderedPageBreak/>
        <w:t>While Articles 156 and 156a of the Criminal Code specifically prohibit criminal acts against religion, there are other provisions in the code that also prohibit such acts, including Articles 175, 176, 177, 503, 530, 545, 546, and 547. 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p>
    <w:p w14:paraId="59E09B02" w14:textId="77777777" w:rsidR="00151845" w:rsidRPr="00672A6A" w:rsidRDefault="00151845" w:rsidP="00151845">
      <w:pPr>
        <w:pStyle w:val="ParagraphNormal"/>
        <w:rPr>
          <w:rFonts w:cs="Linux Libertine"/>
          <w:lang w:val="en-US"/>
        </w:rPr>
      </w:pPr>
      <w:r w:rsidRPr="00672A6A">
        <w:rPr>
          <w:rFonts w:cs="Linux Libertine"/>
          <w:lang w:val="en-US"/>
        </w:rPr>
        <w:t>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Therefore, law enforcers should exercise caution and apply Article 4 only in cases where the act seriously endangers state security and has gone through the administrative procedures as regulated in Articles 2 and 3.</w:t>
      </w:r>
    </w:p>
    <w:p w14:paraId="18A77AD0" w14:textId="77777777" w:rsidR="00151845" w:rsidRPr="00672A6A" w:rsidRDefault="00151845" w:rsidP="00151845">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It is important to note that Article 156a was inserted in the Criminal Code only twenty years after it officially became Indonesian positive law through the enactment of Law No.1/PNPS/1965. As </w:t>
      </w:r>
      <w:proofErr w:type="spellStart"/>
      <w:r w:rsidRPr="00672A6A">
        <w:rPr>
          <w:rFonts w:cs="Linux Libertine"/>
          <w:lang w:val="en-US"/>
        </w:rPr>
        <w:t>Sidharta</w:t>
      </w:r>
      <w:proofErr w:type="spellEnd"/>
      <w:r w:rsidRPr="00672A6A">
        <w:rPr>
          <w:rFonts w:cs="Linux Libertine"/>
          <w:lang w:val="en-US"/>
        </w:rPr>
        <w:t xml:space="preserve"> (2007) explains, the insertion of Article 156a of the Criminal Code was ordered by Article 4 of the same law.</w:t>
      </w:r>
    </w:p>
    <w:p w14:paraId="6C1F444B" w14:textId="77777777" w:rsidR="00151845" w:rsidRPr="00672A6A" w:rsidRDefault="00151845" w:rsidP="00151845">
      <w:pPr>
        <w:pStyle w:val="ParagraphNormal"/>
        <w:rPr>
          <w:rFonts w:cs="Linux Libertine"/>
          <w:lang w:val="en-US"/>
        </w:rPr>
      </w:pPr>
      <w:r w:rsidRPr="00672A6A">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068BDD12" w14:textId="77777777" w:rsidR="00151845" w:rsidRPr="00672A6A" w:rsidRDefault="00151845" w:rsidP="00151845">
      <w:pPr>
        <w:pStyle w:val="ParagraphNormal"/>
        <w:rPr>
          <w:rFonts w:cs="Linux Libertine"/>
          <w:lang w:val="en-US"/>
        </w:rPr>
      </w:pPr>
      <w:r w:rsidRPr="00672A6A">
        <w:rPr>
          <w:rFonts w:cs="Linux Libertine"/>
          <w:lang w:val="en-US"/>
        </w:rPr>
        <w:lastRenderedPageBreak/>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w:t>
      </w:r>
    </w:p>
    <w:p w14:paraId="3EACBDB3" w14:textId="77777777" w:rsidR="00151845" w:rsidRPr="00672A6A" w:rsidRDefault="00151845" w:rsidP="00151845">
      <w:pPr>
        <w:pStyle w:val="ParagraphNormal"/>
        <w:rPr>
          <w:rFonts w:cs="Linux Libertine"/>
          <w:lang w:val="en-US"/>
        </w:rPr>
      </w:pPr>
      <w:r w:rsidRPr="00672A6A">
        <w:rPr>
          <w:rFonts w:cs="Linux Libertine"/>
          <w:lang w:val="en-US"/>
        </w:rPr>
        <w:t>It is important to understand the historical context and purpose of the formation of the Anti-Defamation Law of 1965 to properly interpret the provisions of Article 156a. The law was originally intended to address disturbances in state security during a time of revolutionary movement and rebellion to establish a new state. However, this context no longer exists, and the law's application today is irrelevant. The insertion of Article 156a in the Anti-blasphemy Law after the reformation has made the law more repressive and oriented solely towards the protection of religions supported by the state.</w:t>
      </w:r>
    </w:p>
    <w:p w14:paraId="0E23C380" w14:textId="1AC42573" w:rsidR="00151845" w:rsidRPr="00672A6A" w:rsidRDefault="00151845" w:rsidP="00151845">
      <w:pPr>
        <w:pStyle w:val="ParagraphNormal"/>
        <w:rPr>
          <w:rFonts w:cs="Linux Libertine"/>
          <w:lang w:val="en-US"/>
        </w:rPr>
      </w:pPr>
      <w:r w:rsidRPr="00672A6A">
        <w:rPr>
          <w:rFonts w:cs="Linux Libertine"/>
          <w:lang w:val="en-US"/>
        </w:rPr>
        <w:t>In conclusion, the insertion of Article 156a in the Indonesian Criminal Code created the concept of blasphemy of religion and made blasphemy a more repressive offense. Understanding the historical context and purpose of the Anti-Defamation Law of 1965 is crucial for interpreting the provisions of Article 156a properly. The law's application today is irrelevant and degrade the principle of the rule of law, discriminatory, violating the right to freedom of religion.</w:t>
      </w:r>
    </w:p>
    <w:p w14:paraId="78E5DD96" w14:textId="69BE1BBB" w:rsidR="009C7DB5" w:rsidRPr="00672A6A"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p>
    <w:p w14:paraId="39D56B52" w14:textId="77777777" w:rsidR="009C7DB5" w:rsidRPr="00672A6A" w:rsidRDefault="009C7DB5" w:rsidP="009C7DB5">
      <w:pPr>
        <w:pStyle w:val="ParagraphNormal"/>
        <w:rPr>
          <w:rFonts w:cs="Linux Libertine"/>
          <w:cs/>
          <w:lang w:val="en-US"/>
        </w:rPr>
      </w:pPr>
      <w:r w:rsidRPr="00672A6A">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Arato,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w:t>
      </w:r>
      <w:r w:rsidRPr="00672A6A">
        <w:rPr>
          <w:rFonts w:cs="Linux Libertine"/>
          <w:lang w:val="en-US"/>
        </w:rPr>
        <w:lastRenderedPageBreak/>
        <w:t>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Asshiddiqie, 2018)</w:t>
      </w:r>
      <w:r w:rsidRPr="00672A6A">
        <w:rPr>
          <w:rFonts w:cs="Linux Libertine"/>
          <w:lang w:val="en-US"/>
        </w:rPr>
        <w:fldChar w:fldCharType="end"/>
      </w:r>
      <w:r w:rsidRPr="00672A6A">
        <w:rPr>
          <w:rFonts w:cs="Linux Libertine"/>
          <w:lang w:val="en-US"/>
        </w:rPr>
        <w:t>.</w:t>
      </w:r>
    </w:p>
    <w:p w14:paraId="4B830015" w14:textId="77777777" w:rsidR="009C7DB5" w:rsidRPr="00672A6A" w:rsidRDefault="009C7DB5" w:rsidP="009C7DB5">
      <w:pPr>
        <w:pStyle w:val="ParagraphNormal"/>
        <w:rPr>
          <w:rFonts w:cs="Linux Libertine"/>
          <w:cs/>
          <w:lang w:val="en-US"/>
        </w:rPr>
      </w:pPr>
      <w:r w:rsidRPr="00672A6A">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672A6A">
        <w:rPr>
          <w:rFonts w:cs="Linux Libertine"/>
          <w:lang w:val="en-US"/>
        </w:rPr>
        <w:fldChar w:fldCharType="begin"/>
      </w:r>
      <w:r w:rsidRPr="00672A6A">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672A6A">
        <w:rPr>
          <w:rFonts w:cs="Linux Libertine"/>
          <w:lang w:val="en-US"/>
        </w:rPr>
        <w:fldChar w:fldCharType="separate"/>
      </w:r>
      <w:r w:rsidRPr="00672A6A">
        <w:rPr>
          <w:rFonts w:cs="Linux Libertine"/>
          <w:lang w:val="en-US"/>
        </w:rPr>
        <w:t>(Henkin, 2009)</w:t>
      </w:r>
      <w:r w:rsidRPr="00672A6A">
        <w:rPr>
          <w:rFonts w:cs="Linux Libertine"/>
          <w:lang w:val="en-US"/>
        </w:rPr>
        <w:fldChar w:fldCharType="end"/>
      </w:r>
      <w:r w:rsidRPr="00672A6A">
        <w:rPr>
          <w:rFonts w:cs="Linux Libertine"/>
          <w:lang w:val="en-US"/>
        </w:rPr>
        <w:t xml:space="preserve">. Articles 27, 28I, 28D, and 28H of the Indonesian Constitution of 1945 expressly protect both the nondiscrimination and equality values </w:t>
      </w:r>
      <w:r w:rsidRPr="00672A6A">
        <w:rPr>
          <w:rFonts w:cs="Linux Libertine"/>
          <w:lang w:val="en-US"/>
        </w:rPr>
        <w:fldChar w:fldCharType="begin"/>
      </w:r>
      <w:r w:rsidRPr="00672A6A">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672A6A">
        <w:rPr>
          <w:rFonts w:cs="Linux Libertine"/>
          <w:lang w:val="en-US"/>
        </w:rPr>
        <w:fldChar w:fldCharType="separate"/>
      </w:r>
      <w:r w:rsidRPr="00672A6A">
        <w:rPr>
          <w:rFonts w:cs="Linux Libertine"/>
          <w:lang w:val="en-US"/>
        </w:rPr>
        <w:t>(Eddyono, 2016)</w:t>
      </w:r>
      <w:r w:rsidRPr="00672A6A">
        <w:rPr>
          <w:rFonts w:cs="Linux Libertine"/>
          <w:lang w:val="en-US"/>
        </w:rPr>
        <w:fldChar w:fldCharType="end"/>
      </w:r>
      <w:r w:rsidRPr="00672A6A">
        <w:rPr>
          <w:rFonts w:cs="Linux Libertine"/>
          <w:lang w:val="en-US"/>
        </w:rPr>
        <w:t>. Consequently, there is no dispute that these principles constitute the fundamental human rights principle that the CCIR must examine while assessing human rights issues.</w:t>
      </w:r>
    </w:p>
    <w:p w14:paraId="7BA6F08E" w14:textId="77777777" w:rsidR="009C7DB5" w:rsidRPr="00672A6A" w:rsidRDefault="009C7DB5" w:rsidP="009C7DB5">
      <w:pPr>
        <w:pStyle w:val="ParagraphNormal"/>
        <w:rPr>
          <w:rFonts w:cs="Linux Libertine"/>
          <w:lang w:val="en-US"/>
        </w:rPr>
      </w:pPr>
      <w:r w:rsidRPr="00672A6A">
        <w:rPr>
          <w:rFonts w:cs="Linux Libertine"/>
          <w:lang w:val="en-US"/>
        </w:rPr>
        <w:t xml:space="preserve">The CCIR has supported the principles of nondiscrimination and equality in a number of significant cases in the past. First, in judgment number 97/PUU-XVI/2016, the Court invalidated a provision of the Residency Law that prevented traditionalists from acquiring resident identification cards and family cards. The Court held, </w:t>
      </w:r>
      <w:r w:rsidRPr="00672A6A">
        <w:rPr>
          <w:rFonts w:cs="Linux Libertine"/>
          <w:i/>
          <w:iCs/>
          <w:lang w:val="en-US"/>
        </w:rPr>
        <w:t>“Restrictions based on religious convictions that result in differential treatment of citizens are discriminatory.”</w:t>
      </w:r>
      <w:r w:rsidRPr="00672A6A">
        <w:rPr>
          <w:rStyle w:val="FootnoteReference"/>
          <w:rFonts w:cs="Linux Libertine"/>
          <w:lang w:val="en-US"/>
        </w:rPr>
        <w:t xml:space="preserve"> </w:t>
      </w:r>
      <w:r w:rsidRPr="00672A6A">
        <w:rPr>
          <w:rStyle w:val="FootnoteReference"/>
          <w:rFonts w:cs="Linux Libertine"/>
          <w:lang w:val="en-US"/>
        </w:rPr>
        <w:footnoteReference w:id="44"/>
      </w:r>
      <w:r w:rsidRPr="00672A6A">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w:t>
      </w:r>
      <w:r w:rsidRPr="00672A6A">
        <w:rPr>
          <w:rFonts w:cs="Linux Libertine"/>
          <w:lang w:val="en-US"/>
        </w:rPr>
        <w:lastRenderedPageBreak/>
        <w:t>restriction is justified, regardless of whether or not it results in discriminatory treatment of specific religious groups.</w:t>
      </w:r>
      <w:r w:rsidRPr="00672A6A">
        <w:rPr>
          <w:rStyle w:val="FootnoteReference"/>
          <w:rFonts w:cs="Linux Libertine"/>
          <w:lang w:val="en-US"/>
        </w:rPr>
        <w:footnoteReference w:id="45"/>
      </w:r>
      <w:r w:rsidRPr="00672A6A">
        <w:rPr>
          <w:rFonts w:cs="Linux Libertine"/>
          <w:lang w:val="en-US"/>
        </w:rPr>
        <w:t xml:space="preserve"> In this regard, the CCIR has utilized the Particular Constitutionalism theory, which interprets the Constitution's enshrined Human Rights principles in a restrictive meaning.</w:t>
      </w:r>
    </w:p>
    <w:p w14:paraId="4E676A00" w14:textId="77777777" w:rsidR="009C7DB5" w:rsidRPr="00672A6A" w:rsidRDefault="009C7DB5" w:rsidP="009C7DB5">
      <w:pPr>
        <w:pStyle w:val="ParagraphNormal"/>
        <w:rPr>
          <w:rFonts w:cs="Linux Libertine"/>
          <w:lang w:val="en-US"/>
        </w:rPr>
      </w:pPr>
      <w:r w:rsidRPr="00672A6A">
        <w:rPr>
          <w:rFonts w:cs="Linux Libertine"/>
          <w:lang w:val="en-US"/>
        </w:rPr>
        <w:t xml:space="preserve">In contrast to numerous other decisions in which the Universal Constitutionalism approach was adopted, in the instance of judicial review of the IABL, the CCIR said repeatedly that religious expression is not an absolute right and that the IABL is a lawful statute limiting rights: </w:t>
      </w:r>
      <w:r w:rsidRPr="00672A6A">
        <w:rPr>
          <w:rFonts w:cs="Linux Libertine"/>
          <w:i/>
          <w:iCs/>
          <w:lang w:val="en-US"/>
        </w:rPr>
        <w:t>“The Court simply compares the provisions of the statute to the 1945 Constitution.”</w:t>
      </w:r>
      <w:r w:rsidRPr="00672A6A">
        <w:rPr>
          <w:rStyle w:val="FootnoteReference"/>
          <w:rFonts w:cs="Linux Libertine"/>
          <w:i/>
          <w:iCs/>
          <w:lang w:val="en-US"/>
        </w:rPr>
        <w:t xml:space="preserve"> </w:t>
      </w:r>
      <w:r w:rsidRPr="00672A6A">
        <w:rPr>
          <w:rStyle w:val="FootnoteReference"/>
          <w:rFonts w:cs="Linux Libertine"/>
          <w:lang w:val="en-US"/>
        </w:rPr>
        <w:footnoteReference w:id="46"/>
      </w:r>
      <w:r w:rsidRPr="00672A6A">
        <w:rPr>
          <w:rFonts w:cs="Linux Libertine"/>
          <w:lang w:val="en-US"/>
        </w:rPr>
        <w:t xml:space="preserve"> The court also said, </w:t>
      </w:r>
      <w:r w:rsidRPr="00672A6A">
        <w:rPr>
          <w:rFonts w:cs="Linux Libertine"/>
          <w:i/>
          <w:iCs/>
          <w:lang w:val="en-US"/>
        </w:rPr>
        <w:t>“The Law for the Prevention of Religious Blasphemy is still necessary and has no problem with the 1945 Constitution's protection of human rights.</w:t>
      </w:r>
      <w:r w:rsidRPr="00672A6A">
        <w:rPr>
          <w:rStyle w:val="FootnoteReference"/>
          <w:rFonts w:cs="Linux Libertine"/>
          <w:lang w:val="en-US"/>
        </w:rPr>
        <w:t xml:space="preserve"> </w:t>
      </w:r>
      <w:r w:rsidRPr="00672A6A">
        <w:rPr>
          <w:rStyle w:val="FootnoteReference"/>
          <w:rFonts w:cs="Linux Libertine"/>
          <w:lang w:val="en-US"/>
        </w:rPr>
        <w:footnoteReference w:id="47"/>
      </w:r>
      <w:r w:rsidRPr="00672A6A">
        <w:rPr>
          <w:rFonts w:cs="Linux Libertine"/>
          <w:i/>
          <w:iCs/>
          <w:lang w:val="en-US"/>
        </w:rPr>
        <w:t>“</w:t>
      </w:r>
      <w:r w:rsidRPr="00672A6A">
        <w:rPr>
          <w:rFonts w:cs="Linux Libertine"/>
          <w:lang w:val="en-US"/>
        </w:rPr>
        <w:t xml:space="preserve"> The judgment is based on Article 28J of the 1945 Constitution and is limited to communication with the IHRL accepted by Indonesia. The CCIR did not address the IABL's flaws, which may have been sufficient grounds to declare it illegal.</w:t>
      </w:r>
    </w:p>
    <w:p w14:paraId="705A69EC" w14:textId="77777777" w:rsidR="009C7DB5" w:rsidRPr="00672A6A" w:rsidRDefault="009C7DB5" w:rsidP="009C7DB5">
      <w:pPr>
        <w:pStyle w:val="ParagraphNormal"/>
        <w:rPr>
          <w:rFonts w:cs="Linux Libertine"/>
          <w:lang w:val="en-US"/>
        </w:rPr>
      </w:pPr>
      <w:r w:rsidRPr="00672A6A">
        <w:rPr>
          <w:rFonts w:cs="Linux Libertine"/>
          <w:lang w:val="en-US"/>
        </w:rPr>
        <w:t xml:space="preserve">According to the CCIR, </w:t>
      </w:r>
      <w:r w:rsidRPr="00672A6A">
        <w:rPr>
          <w:rFonts w:cs="Linux Libertine"/>
          <w:i/>
          <w:iCs/>
          <w:lang w:val="en-US"/>
        </w:rPr>
        <w:t xml:space="preserve">“the anti-blasphemy law threatens anybody who openly shows enmity against other religions or who communicates divergent doctrines to the major religions.”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579E8077" w14:textId="77777777" w:rsidR="009C7DB5" w:rsidRPr="00672A6A" w:rsidRDefault="009C7DB5" w:rsidP="009C7DB5">
      <w:pPr>
        <w:pStyle w:val="ParagraphNormal"/>
        <w:rPr>
          <w:rFonts w:cs="Linux Libertine"/>
          <w:lang w:val="en-US"/>
        </w:rPr>
      </w:pPr>
      <w:r w:rsidRPr="00672A6A">
        <w:rPr>
          <w:rFonts w:cs="Linux Libertine"/>
          <w:lang w:val="en-US"/>
        </w:rPr>
        <w:t xml:space="preserve">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w:t>
      </w:r>
      <w:r w:rsidRPr="00672A6A">
        <w:rPr>
          <w:rFonts w:cs="Linux Libertine"/>
          <w:lang w:val="en-US"/>
        </w:rPr>
        <w:lastRenderedPageBreak/>
        <w:t>adherents to choose, accept, and practice their beliefs without governmental sanction or punishment.</w:t>
      </w:r>
    </w:p>
    <w:p w14:paraId="76B32746" w14:textId="77777777" w:rsidR="009C7DB5" w:rsidRPr="00672A6A" w:rsidRDefault="009C7DB5" w:rsidP="009C7DB5">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48"/>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51F6A4A9" w14:textId="77777777" w:rsidR="009C7DB5" w:rsidRPr="00672A6A" w:rsidRDefault="009C7DB5" w:rsidP="009C7DB5">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7E17C786" w14:textId="6806EFBA" w:rsidR="009C7DB5" w:rsidRPr="00672A6A" w:rsidRDefault="009C7DB5" w:rsidP="009C7DB5">
      <w:pPr>
        <w:pStyle w:val="ParagraphNormal"/>
        <w:rPr>
          <w:rFonts w:cs="Linux Libertine"/>
          <w:lang w:val="en-US"/>
        </w:rPr>
      </w:pPr>
      <w:r w:rsidRPr="00672A6A">
        <w:rPr>
          <w:rFonts w:cs="Linux Libertine"/>
          <w:lang w:val="en-US"/>
        </w:rPr>
        <w:t xml:space="preserve">The Constitutional Court maintains that deficiencies in the substance of legislation are not the court's purview, but rather the legislative </w:t>
      </w:r>
      <w:r w:rsidR="004C7AD8" w:rsidRPr="00672A6A">
        <w:rPr>
          <w:rFonts w:cs="Linux Libertine"/>
          <w:lang w:val="en-US"/>
        </w:rPr>
        <w:t>branches</w:t>
      </w:r>
      <w:r w:rsidRPr="00672A6A">
        <w:rPr>
          <w:rFonts w:cs="Linux Libertine"/>
          <w:lang w:val="en-US"/>
        </w:rPr>
        <w:t xml:space="preserve">. This </w:t>
      </w:r>
      <w:r w:rsidRPr="00672A6A">
        <w:rPr>
          <w:rFonts w:cs="Linux Libertine"/>
          <w:lang w:val="en-US"/>
        </w:rPr>
        <w:lastRenderedPageBreak/>
        <w:t>viewpoint is erroneous. How can the Court allow a legislation to remain in effect if its implementation violates the rights of citizens? How is it possible that the Court just disregarded the inalienable right to freedom of religion? Doesn't the constitutionality of the anti-blasphemy statute imply that minority religion members will continue to be threatened with penalty by the law's implementation? What will happen to citizens if the legislature fails to adopt a replacement law immediately? Wouldn't minority religion adherents continue to face criminalization?</w:t>
      </w:r>
    </w:p>
    <w:p w14:paraId="26EEFFBB" w14:textId="77777777" w:rsidR="009C7DB5" w:rsidRPr="00672A6A" w:rsidRDefault="009C7DB5" w:rsidP="009C7DB5">
      <w:pPr>
        <w:rPr>
          <w:rFonts w:cs="Linux Libertine"/>
        </w:rPr>
      </w:pPr>
    </w:p>
    <w:p w14:paraId="1CD003B1" w14:textId="049947B9" w:rsidR="009C7DB5" w:rsidRPr="00672A6A" w:rsidRDefault="009C7DB5" w:rsidP="009C7DB5">
      <w:pPr>
        <w:rPr>
          <w:rFonts w:cs="Linux Libertine"/>
          <w:b/>
          <w:bCs/>
        </w:rPr>
      </w:pPr>
      <w:r w:rsidRPr="00672A6A">
        <w:rPr>
          <w:rFonts w:cs="Linux Libertine"/>
          <w:b/>
          <w:bCs/>
        </w:rPr>
        <w:t>4.2.2.   The Existence of the Law Concerning Informatics and Transaction of Electronic</w:t>
      </w:r>
    </w:p>
    <w:p w14:paraId="3A510756" w14:textId="77777777" w:rsidR="009C7DB5" w:rsidRPr="00672A6A" w:rsidRDefault="009C7DB5" w:rsidP="009C7DB5">
      <w:pPr>
        <w:rPr>
          <w:rFonts w:cs="Linux Libertine"/>
        </w:rPr>
      </w:pPr>
    </w:p>
    <w:p w14:paraId="71D36432" w14:textId="77777777" w:rsidR="009C7DB5" w:rsidRPr="00672A6A" w:rsidRDefault="009C7DB5" w:rsidP="009C7DB5">
      <w:pPr>
        <w:pStyle w:val="ParagraphafSubheader"/>
        <w:rPr>
          <w:rFonts w:cs="Linux Libertine"/>
          <w:lang w:val="en-US"/>
        </w:rPr>
      </w:pPr>
      <w:r w:rsidRPr="00672A6A">
        <w:rPr>
          <w:rFonts w:cs="Linux Libertine"/>
          <w:lang w:val="en-US"/>
        </w:rPr>
        <w:t>Various criticisms of the application of the law against blasphemy as described above, have not discouraged the legislators to strengthen the legal position of this law. This can be seen from the enactment of the electronic information and transaction law in 2008. The 2008 ITE Law, which was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7FF8D10" w14:textId="585D8F00" w:rsidR="009C7DB5" w:rsidRPr="00672A6A" w:rsidRDefault="009C7DB5" w:rsidP="009C7DB5">
      <w:pPr>
        <w:pStyle w:val="ParagraphNormal"/>
        <w:rPr>
          <w:rFonts w:cs="Linux Libertine"/>
          <w:lang w:val="en-US"/>
        </w:rPr>
      </w:pPr>
      <w:r w:rsidRPr="00672A6A">
        <w:rPr>
          <w:rFonts w:cs="Linux Libertine"/>
          <w:lang w:val="en-US"/>
        </w:rPr>
        <w:t>Even when this law was amended in 2016, what was at 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28AE14E9" w14:textId="77777777" w:rsidR="009C7DB5" w:rsidRPr="00672A6A" w:rsidRDefault="009C7DB5" w:rsidP="009C7DB5">
      <w:pPr>
        <w:rPr>
          <w:rFonts w:cs="Linux Libertine"/>
        </w:rPr>
      </w:pPr>
    </w:p>
    <w:p w14:paraId="73E96FE1" w14:textId="3CAD1DD0" w:rsidR="009C7DB5" w:rsidRPr="00672A6A" w:rsidRDefault="009C7DB5" w:rsidP="009C7DB5">
      <w:pPr>
        <w:rPr>
          <w:rFonts w:cs="Linux Libertine"/>
          <w:b/>
          <w:bCs/>
        </w:rPr>
      </w:pPr>
      <w:r w:rsidRPr="00672A6A">
        <w:rPr>
          <w:rFonts w:cs="Linux Libertine"/>
          <w:b/>
          <w:bCs/>
        </w:rPr>
        <w:t>4.2.3.   Ratification of the New KUHP</w:t>
      </w:r>
    </w:p>
    <w:p w14:paraId="25011479" w14:textId="77777777" w:rsidR="009C7DB5" w:rsidRPr="00672A6A" w:rsidRDefault="009C7DB5" w:rsidP="009C7DB5">
      <w:pPr>
        <w:pStyle w:val="ParagraphafSubheader"/>
        <w:rPr>
          <w:rFonts w:cs="Linux Libertine"/>
          <w:lang w:val="en-US"/>
        </w:rPr>
      </w:pPr>
      <w:r w:rsidRPr="00672A6A">
        <w:rPr>
          <w:rFonts w:cs="Linux Libertine"/>
          <w:lang w:val="en-US"/>
        </w:rPr>
        <w:lastRenderedPageBreak/>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357B2EDD" w14:textId="77777777" w:rsidR="009C7DB5" w:rsidRPr="00672A6A" w:rsidRDefault="009C7DB5" w:rsidP="009C7DB5">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51C1A402" w14:textId="77777777" w:rsidR="009C7DB5" w:rsidRPr="00672A6A" w:rsidRDefault="009C7DB5" w:rsidP="009C7DB5">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0CBDC4C2" w14:textId="77777777" w:rsidR="009C7DB5" w:rsidRPr="00672A6A" w:rsidRDefault="009C7DB5" w:rsidP="009C7DB5">
      <w:pPr>
        <w:pStyle w:val="ParagraphNormal"/>
        <w:rPr>
          <w:rFonts w:cs="Linux Libertine"/>
          <w:lang w:val="en-US"/>
        </w:rPr>
      </w:pPr>
      <w:r w:rsidRPr="00672A6A">
        <w:rPr>
          <w:rFonts w:cs="Linux Libertine"/>
          <w:lang w:val="en-US"/>
        </w:rPr>
        <w:lastRenderedPageBreak/>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72998965" w14:textId="77777777" w:rsidR="002C4402" w:rsidRPr="00672A6A" w:rsidRDefault="002C4402" w:rsidP="002C4402">
      <w:pPr>
        <w:rPr>
          <w:rFonts w:cs="Linux Libertine"/>
        </w:rPr>
      </w:pPr>
    </w:p>
    <w:p w14:paraId="34B07716" w14:textId="4DF13235" w:rsidR="00EC7DF9" w:rsidRPr="00672A6A" w:rsidRDefault="002C4402" w:rsidP="009C7DB5">
      <w:pPr>
        <w:pStyle w:val="Heading2"/>
        <w:rPr>
          <w:rFonts w:cs="Linux Libertine"/>
        </w:rPr>
      </w:pPr>
      <w:r w:rsidRPr="00672A6A">
        <w:rPr>
          <w:rFonts w:cs="Linux Libertine"/>
        </w:rPr>
        <w:t>4.</w:t>
      </w:r>
      <w:r w:rsidR="000F720D" w:rsidRPr="00672A6A">
        <w:rPr>
          <w:rFonts w:cs="Linux Libertine"/>
        </w:rPr>
        <w:t xml:space="preserve">6 </w:t>
      </w:r>
      <w:r w:rsidRPr="00672A6A">
        <w:rPr>
          <w:rFonts w:cs="Linux Libertine"/>
        </w:rPr>
        <w:tab/>
      </w:r>
      <w:r w:rsidR="000F720D" w:rsidRPr="00672A6A">
        <w:rPr>
          <w:rFonts w:cs="Linux Libertine"/>
        </w:rPr>
        <w:t xml:space="preserve">Discussion and Analysis </w:t>
      </w:r>
    </w:p>
    <w:p w14:paraId="21CBEF38" w14:textId="77777777" w:rsidR="002C4402" w:rsidRPr="00672A6A" w:rsidRDefault="002C4402" w:rsidP="002C4402">
      <w:pPr>
        <w:rPr>
          <w:rFonts w:cs="Linux Libertine"/>
        </w:rPr>
      </w:pPr>
    </w:p>
    <w:p w14:paraId="2E11C4C9" w14:textId="381A3B30" w:rsidR="000F720D" w:rsidRPr="00672A6A" w:rsidRDefault="002C4402" w:rsidP="002C4402">
      <w:pPr>
        <w:pStyle w:val="Heading3"/>
        <w:rPr>
          <w:rFonts w:cs="Linux Libertine"/>
        </w:rPr>
      </w:pPr>
      <w:r w:rsidRPr="00672A6A">
        <w:rPr>
          <w:rFonts w:cs="Linux Libertine"/>
        </w:rPr>
        <w:t>4.</w:t>
      </w:r>
      <w:r w:rsidR="000F720D" w:rsidRPr="00672A6A">
        <w:rPr>
          <w:rFonts w:cs="Linux Libertine"/>
        </w:rPr>
        <w:t xml:space="preserve">6.1 </w:t>
      </w:r>
      <w:r w:rsidRPr="00672A6A">
        <w:rPr>
          <w:rFonts w:cs="Linux Libertine"/>
        </w:rPr>
        <w:tab/>
      </w:r>
      <w:r w:rsidR="000F720D" w:rsidRPr="00672A6A">
        <w:rPr>
          <w:rFonts w:cs="Linux Libertine"/>
        </w:rPr>
        <w:t xml:space="preserve">Strengthen ABLs </w:t>
      </w:r>
      <w:r w:rsidR="00EB123F" w:rsidRPr="00672A6A">
        <w:rPr>
          <w:rFonts w:cs="Linux Libertine"/>
        </w:rPr>
        <w:t>and Godly Nationalism</w:t>
      </w:r>
    </w:p>
    <w:p w14:paraId="079EB5E2" w14:textId="77777777" w:rsidR="00EB123F" w:rsidRPr="00672A6A" w:rsidRDefault="00EB123F" w:rsidP="00EB123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6EB44EE7" w14:textId="77777777" w:rsidR="00EB123F" w:rsidRPr="00672A6A" w:rsidRDefault="00EB123F" w:rsidP="00EB123F">
      <w:pPr>
        <w:pStyle w:val="Quote"/>
        <w:rPr>
          <w:rFonts w:cs="Linux Libertine"/>
          <w:lang w:val="en-US"/>
        </w:rPr>
      </w:pPr>
      <w:r w:rsidRPr="00672A6A">
        <w:rPr>
          <w:rFonts w:cs="Linux Libertine"/>
          <w:lang w:val="en-US"/>
        </w:rPr>
        <w:t xml:space="preserve">“Every person shall be prohibited from deliberately before the public telling, encouraging, or soliciting public support for making an </w:t>
      </w:r>
      <w:r w:rsidRPr="00672A6A">
        <w:rPr>
          <w:rFonts w:cs="Linux Libertine"/>
          <w:lang w:val="en-US"/>
        </w:rPr>
        <w:lastRenderedPageBreak/>
        <w:t>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49"/>
      </w:r>
    </w:p>
    <w:p w14:paraId="1643EFC7" w14:textId="77777777" w:rsidR="00EB123F" w:rsidRPr="00672A6A" w:rsidRDefault="00EB123F" w:rsidP="00EB123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47526282" w14:textId="77777777" w:rsidR="00EB123F" w:rsidRPr="00672A6A" w:rsidRDefault="00EB123F" w:rsidP="00EB123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3E99FE6D" w14:textId="77777777" w:rsidR="00EB123F" w:rsidRPr="00672A6A" w:rsidRDefault="00EB123F" w:rsidP="00EB123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4C27656"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w:t>
      </w:r>
      <w:r w:rsidRPr="00672A6A">
        <w:rPr>
          <w:rFonts w:cs="Linux Libertine"/>
          <w:lang w:val="en-US"/>
        </w:rPr>
        <w:lastRenderedPageBreak/>
        <w:t xml:space="preserve">information from other recognized faiths in order to live according to Pancasila's fundamental principle. </w:t>
      </w:r>
    </w:p>
    <w:p w14:paraId="234299CF" w14:textId="77777777" w:rsidR="00EB123F" w:rsidRPr="00672A6A" w:rsidRDefault="00EB123F" w:rsidP="00EB123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50"/>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vigilante justice.</w:t>
      </w:r>
    </w:p>
    <w:p w14:paraId="4D136880" w14:textId="77777777" w:rsidR="00EB123F" w:rsidRPr="00672A6A" w:rsidRDefault="00EB123F" w:rsidP="00EB123F">
      <w:pPr>
        <w:pStyle w:val="ParagraphNormal"/>
        <w:rPr>
          <w:rFonts w:cs="Linux Libertine"/>
          <w:lang w:val="en-US"/>
        </w:rPr>
      </w:pPr>
      <w:r w:rsidRPr="00672A6A">
        <w:rPr>
          <w:rFonts w:cs="Linux Libertine"/>
          <w:color w:val="252525"/>
          <w:szCs w:val="24"/>
          <w:lang w:val="en-US"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w:t>
      </w:r>
      <w:r w:rsidRPr="00672A6A">
        <w:rPr>
          <w:rFonts w:cs="Linux Libertine"/>
          <w:color w:val="252525"/>
          <w:szCs w:val="24"/>
          <w:lang w:val="en-US" w:eastAsia="en-GB" w:bidi="ar-SA"/>
          <w14:ligatures w14:val="none"/>
          <w14:numSpacing w14:val="default"/>
        </w:rPr>
        <w:lastRenderedPageBreak/>
        <w:t>The legislation is also used to punish minority religions in an effort to garner the support of the majority and preserve their political power.</w:t>
      </w:r>
    </w:p>
    <w:p w14:paraId="7C9CC938" w14:textId="77777777" w:rsidR="00EB123F" w:rsidRPr="00672A6A" w:rsidRDefault="00EB123F" w:rsidP="00EB123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25E05791" w14:textId="77777777" w:rsidR="00EB123F" w:rsidRPr="00672A6A" w:rsidRDefault="00EB123F" w:rsidP="00EB123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76398B0E" w14:textId="77777777" w:rsidR="002C4402" w:rsidRPr="00672A6A" w:rsidRDefault="002C4402" w:rsidP="002C4402">
      <w:pPr>
        <w:rPr>
          <w:rFonts w:cs="Linux Libertine"/>
        </w:rPr>
      </w:pPr>
    </w:p>
    <w:p w14:paraId="7AB72FB4" w14:textId="4D77BB30" w:rsidR="000F720D" w:rsidRPr="00672A6A" w:rsidRDefault="002C4402" w:rsidP="002C4402">
      <w:pPr>
        <w:pStyle w:val="Heading3"/>
        <w:rPr>
          <w:rFonts w:cs="Linux Libertine"/>
        </w:rPr>
      </w:pPr>
      <w:r w:rsidRPr="00672A6A">
        <w:rPr>
          <w:rFonts w:cs="Linux Libertine"/>
        </w:rPr>
        <w:t>4.</w:t>
      </w:r>
      <w:r w:rsidR="000F720D" w:rsidRPr="00672A6A">
        <w:rPr>
          <w:rFonts w:cs="Linux Libertine"/>
        </w:rPr>
        <w:t xml:space="preserve">6.2 </w:t>
      </w:r>
      <w:r w:rsidRPr="00672A6A">
        <w:rPr>
          <w:rFonts w:cs="Linux Libertine"/>
        </w:rPr>
        <w:tab/>
      </w:r>
      <w:r w:rsidR="007B5411" w:rsidRPr="00672A6A">
        <w:rPr>
          <w:rFonts w:cs="Linux Libertine"/>
          <w:bCs/>
          <w:color w:val="00B050"/>
        </w:rPr>
        <w:t>Constitutional Court Judicial Review on the ABL</w:t>
      </w:r>
      <w:r w:rsidR="00EC7DF9" w:rsidRPr="00672A6A">
        <w:rPr>
          <w:rFonts w:cs="Linux Libertine"/>
          <w:bCs/>
          <w:color w:val="00B050"/>
        </w:rPr>
        <w:t xml:space="preserve"> </w:t>
      </w:r>
      <w:r w:rsidRPr="00672A6A">
        <w:rPr>
          <w:rFonts w:cs="Linux Libertine"/>
        </w:rPr>
        <w:t>Diminishing</w:t>
      </w:r>
      <w:r w:rsidR="000F720D" w:rsidRPr="00672A6A">
        <w:rPr>
          <w:rFonts w:cs="Linux Libertine"/>
        </w:rPr>
        <w:t xml:space="preserve"> the Rule of Law</w:t>
      </w:r>
      <w:r w:rsidR="007B5411" w:rsidRPr="00672A6A">
        <w:rPr>
          <w:rFonts w:cs="Linux Libertine"/>
        </w:rPr>
        <w:t xml:space="preserve"> and Degrade the FORB</w:t>
      </w:r>
    </w:p>
    <w:p w14:paraId="0F3B9573" w14:textId="77777777" w:rsidR="009C7DB5" w:rsidRPr="00672A6A" w:rsidRDefault="009C7DB5" w:rsidP="009C7DB5">
      <w:pPr>
        <w:pStyle w:val="ParagraphNormal"/>
        <w:rPr>
          <w:rFonts w:cs="Linux Libertine"/>
          <w:lang w:val="en-US"/>
        </w:rPr>
      </w:pPr>
      <w:r w:rsidRPr="00672A6A">
        <w:rPr>
          <w:rFonts w:cs="Linux Libertine"/>
          <w:i/>
          <w:iCs/>
          <w:color w:val="FF0000"/>
          <w:lang w:val="en-US"/>
        </w:rPr>
        <w:t xml:space="preserve">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w:t>
      </w:r>
      <w:r w:rsidRPr="00672A6A">
        <w:rPr>
          <w:rFonts w:cs="Linux Libertine"/>
          <w:i/>
          <w:iCs/>
          <w:color w:val="FF0000"/>
          <w:lang w:val="en-US"/>
        </w:rPr>
        <w:lastRenderedPageBreak/>
        <w:t>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r w:rsidRPr="00672A6A">
        <w:rPr>
          <w:rFonts w:cs="Linux Libertine"/>
          <w:color w:val="FF0000"/>
          <w:lang w:val="en-US"/>
        </w:rPr>
        <w:t xml:space="preserve"> </w:t>
      </w: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the law's </w:t>
      </w:r>
      <w:proofErr w:type="spellStart"/>
      <w:r w:rsidRPr="00672A6A">
        <w:rPr>
          <w:rFonts w:cs="Linux Libertine"/>
          <w:lang w:val="en-US"/>
        </w:rPr>
        <w:t>defence</w:t>
      </w:r>
      <w:proofErr w:type="spellEnd"/>
      <w:r w:rsidRPr="00672A6A">
        <w:rPr>
          <w:rFonts w:cs="Linux Libertine"/>
          <w:lang w:val="en-US"/>
        </w:rPr>
        <w:t>.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41CA76C7" w14:textId="77777777" w:rsidR="009C7DB5" w:rsidRPr="00672A6A" w:rsidRDefault="009C7DB5" w:rsidP="009C7DB5">
      <w:pPr>
        <w:rPr>
          <w:rFonts w:cs="Linux Libertine"/>
        </w:rPr>
      </w:pPr>
    </w:p>
    <w:p w14:paraId="60AE00AD" w14:textId="4FD7A859" w:rsidR="000F720D" w:rsidRPr="00672A6A" w:rsidRDefault="009510D5" w:rsidP="002C4402">
      <w:pPr>
        <w:pStyle w:val="Heading4"/>
        <w:rPr>
          <w:rFonts w:cs="Linux Libertine"/>
        </w:rPr>
      </w:pPr>
      <w:r w:rsidRPr="00672A6A">
        <w:rPr>
          <w:rFonts w:cs="Linux Libertine"/>
        </w:rPr>
        <w:t>4.6.2.1</w:t>
      </w:r>
      <w:r w:rsidRPr="00672A6A">
        <w:rPr>
          <w:rFonts w:cs="Linux Libertine"/>
        </w:rPr>
        <w:tab/>
      </w:r>
      <w:r w:rsidR="000F720D" w:rsidRPr="00672A6A">
        <w:rPr>
          <w:rFonts w:cs="Linux Libertine"/>
        </w:rPr>
        <w:t>Continu</w:t>
      </w:r>
      <w:r w:rsidR="002C4402" w:rsidRPr="00672A6A">
        <w:rPr>
          <w:rFonts w:cs="Linux Libertine"/>
        </w:rPr>
        <w:t>ous of</w:t>
      </w:r>
      <w:r w:rsidR="000F720D" w:rsidRPr="00672A6A">
        <w:rPr>
          <w:rFonts w:cs="Linux Libertine"/>
        </w:rPr>
        <w:t xml:space="preserve"> </w:t>
      </w:r>
      <w:r w:rsidR="002C4402" w:rsidRPr="00672A6A">
        <w:rPr>
          <w:rFonts w:cs="Linux Libertine"/>
        </w:rPr>
        <w:t>Ambiguity of</w:t>
      </w:r>
      <w:r w:rsidR="000F720D" w:rsidRPr="00672A6A">
        <w:rPr>
          <w:rFonts w:cs="Linux Libertine"/>
        </w:rPr>
        <w:t xml:space="preserve"> Norms </w:t>
      </w:r>
    </w:p>
    <w:p w14:paraId="7A9D5A81" w14:textId="77777777" w:rsidR="00EC7DF9" w:rsidRPr="00672A6A" w:rsidRDefault="00EC7DF9" w:rsidP="00EC7DF9">
      <w:pPr>
        <w:pStyle w:val="ParagraphNormal"/>
        <w:rPr>
          <w:rFonts w:cs="Linux Libertine"/>
          <w:lang w:val="en-US"/>
        </w:rPr>
      </w:pPr>
    </w:p>
    <w:p w14:paraId="215C0FC3" w14:textId="76DF967E" w:rsidR="00EC7DF9" w:rsidRPr="00672A6A" w:rsidRDefault="00EC7DF9" w:rsidP="00EC7DF9">
      <w:pPr>
        <w:pStyle w:val="ParagraphNormal"/>
        <w:rPr>
          <w:rFonts w:cs="Linux Libertine"/>
          <w:lang w:val="en-US"/>
        </w:rPr>
      </w:pPr>
      <w:r w:rsidRPr="00672A6A">
        <w:rPr>
          <w:rFonts w:cs="Linux Libertine"/>
          <w:lang w:val="en-US"/>
        </w:rPr>
        <w:t>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63D5817B" w14:textId="77777777" w:rsidR="00EC7DF9" w:rsidRPr="00672A6A" w:rsidRDefault="00EC7DF9" w:rsidP="00EC7DF9">
      <w:pPr>
        <w:pStyle w:val="ParagraphNormal"/>
        <w:rPr>
          <w:rFonts w:cs="Linux Libertine"/>
          <w:lang w:val="en-US"/>
        </w:rPr>
      </w:pPr>
      <w:r w:rsidRPr="00672A6A">
        <w:rPr>
          <w:rFonts w:cs="Linux Libertine"/>
          <w:lang w:val="en-US"/>
        </w:rPr>
        <w:t>As elaborated in previous section, to qualify as an incitement to hatred under the Rabat Plan of Action (RPA), a statement must satisfy the following criteria: “context, speaker, intent, substance, extent, and likelihood of incitement to hatred.”</w:t>
      </w:r>
      <w:r w:rsidRPr="00672A6A">
        <w:rPr>
          <w:rStyle w:val="FootnoteReference"/>
          <w:rFonts w:cs="Linux Libertine"/>
          <w:lang w:val="en-US"/>
        </w:rPr>
        <w:t xml:space="preserve"> </w:t>
      </w:r>
      <w:r w:rsidRPr="00672A6A">
        <w:rPr>
          <w:rStyle w:val="FootnoteReference"/>
          <w:rFonts w:cs="Linux Libertine"/>
          <w:lang w:val="en-US"/>
        </w:rPr>
        <w:footnoteReference w:id="51"/>
      </w:r>
      <w:r w:rsidRPr="00672A6A">
        <w:rPr>
          <w:rFonts w:cs="Linux Libertine"/>
          <w:lang w:val="en-US"/>
        </w:rPr>
        <w:t xml:space="preserve">  The only individual who may be accused with hate speech is a leader who </w:t>
      </w:r>
      <w:r w:rsidRPr="00672A6A">
        <w:rPr>
          <w:rFonts w:cs="Linux Libertine"/>
          <w:lang w:val="en-US"/>
        </w:rPr>
        <w:lastRenderedPageBreak/>
        <w:t xml:space="preserve">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672A6A">
        <w:rPr>
          <w:rFonts w:cs="Linux Libertine"/>
          <w:lang w:val="en-US"/>
        </w:rPr>
        <w:fldChar w:fldCharType="begin"/>
      </w:r>
      <w:r w:rsidRPr="00672A6A">
        <w:rPr>
          <w:rFonts w:cs="Linux Libertine"/>
          <w:lang w:val="en-US"/>
        </w:rPr>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Crouch, 2011)</w:t>
      </w:r>
      <w:r w:rsidRPr="00672A6A">
        <w:rPr>
          <w:rFonts w:cs="Linux Libertine"/>
          <w:lang w:val="en-US"/>
        </w:rPr>
        <w:fldChar w:fldCharType="end"/>
      </w:r>
      <w:r w:rsidRPr="00672A6A">
        <w:rPr>
          <w:rFonts w:cs="Linux Libertine"/>
          <w:lang w:val="en-US"/>
        </w:rPr>
        <w:t>.</w:t>
      </w:r>
    </w:p>
    <w:p w14:paraId="09AEEBA0" w14:textId="77777777" w:rsidR="00EC7DF9" w:rsidRPr="00672A6A" w:rsidRDefault="00EC7DF9" w:rsidP="00EC7DF9">
      <w:pPr>
        <w:pStyle w:val="ParagraphNormal"/>
        <w:rPr>
          <w:rFonts w:cs="Linux Libertine"/>
          <w:lang w:val="en-US"/>
        </w:rPr>
      </w:pPr>
      <w:r w:rsidRPr="00672A6A">
        <w:rPr>
          <w:rFonts w:cs="Linux Libertine"/>
          <w:lang w:val="en-US"/>
        </w:rPr>
        <w:t>In addition, the CCIR's judgment number 140/PUU-VII/2009 upheld the ambiguity of the IABL and declared that “</w:t>
      </w:r>
      <w:r w:rsidRPr="00672A6A">
        <w:rPr>
          <w:rFonts w:cs="Linux Libertine"/>
          <w:i/>
          <w:iCs/>
          <w:lang w:val="en-US"/>
        </w:rPr>
        <w:t>the substance of the Law on the Prevention of Blasphemy against Religion has to be modified in terms of the form of regulation, formulation, and legal principles.”</w:t>
      </w:r>
      <w:r w:rsidRPr="00672A6A">
        <w:rPr>
          <w:rFonts w:cs="Linux Libertine"/>
          <w:lang w:val="en-US"/>
        </w:rPr>
        <w:t xml:space="preserve"> Moreover, the court declared that “</w:t>
      </w:r>
      <w:r w:rsidRPr="00672A6A">
        <w:rPr>
          <w:rFonts w:cs="Linux Libertine"/>
          <w:i/>
          <w:iCs/>
          <w:lang w:val="en-US"/>
        </w:rPr>
        <w:t>the need for a revision of the Law on the Prevention of Blasphemy Against Religion, both within the formal framework of law and in content, in order to have more clear material aspects that will not lead to ambiguity in reality”</w:t>
      </w:r>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Crouch, 2011)</w:t>
      </w:r>
      <w:r w:rsidRPr="00672A6A">
        <w:rPr>
          <w:rFonts w:cs="Linux Libertine"/>
          <w:lang w:val="en-US"/>
        </w:rPr>
        <w:fldChar w:fldCharType="end"/>
      </w:r>
      <w:r w:rsidRPr="00672A6A">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4D78B478" w14:textId="77777777" w:rsidR="002C4402" w:rsidRPr="00672A6A" w:rsidRDefault="002C4402" w:rsidP="002C4402">
      <w:pPr>
        <w:rPr>
          <w:rFonts w:cs="Linux Libertine"/>
        </w:rPr>
      </w:pPr>
    </w:p>
    <w:p w14:paraId="12921DA1" w14:textId="77777777" w:rsidR="009510D5" w:rsidRPr="00672A6A" w:rsidRDefault="009510D5" w:rsidP="002C4402">
      <w:pPr>
        <w:pStyle w:val="Heading4"/>
        <w:rPr>
          <w:rFonts w:cs="Linux Libertine"/>
        </w:rPr>
      </w:pPr>
    </w:p>
    <w:p w14:paraId="0E5CE975" w14:textId="1F481547" w:rsidR="000F720D" w:rsidRPr="00672A6A" w:rsidRDefault="009510D5" w:rsidP="002C4402">
      <w:pPr>
        <w:pStyle w:val="Heading4"/>
        <w:rPr>
          <w:rFonts w:cs="Linux Libertine"/>
        </w:rPr>
      </w:pPr>
      <w:r w:rsidRPr="00672A6A">
        <w:rPr>
          <w:rFonts w:cs="Linux Libertine"/>
        </w:rPr>
        <w:t>4.6.2.2</w:t>
      </w:r>
      <w:r w:rsidRPr="00672A6A">
        <w:rPr>
          <w:rFonts w:cs="Linux Libertine"/>
        </w:rPr>
        <w:tab/>
      </w:r>
      <w:r w:rsidR="000F720D" w:rsidRPr="00672A6A">
        <w:rPr>
          <w:rFonts w:cs="Linux Libertine"/>
        </w:rPr>
        <w:t>Ignoring</w:t>
      </w:r>
      <w:r w:rsidR="00784A47" w:rsidRPr="00672A6A">
        <w:rPr>
          <w:rFonts w:cs="Linux Libertine"/>
        </w:rPr>
        <w:t xml:space="preserve"> the right of m</w:t>
      </w:r>
      <w:r w:rsidR="000F720D" w:rsidRPr="00672A6A">
        <w:rPr>
          <w:rFonts w:cs="Linux Libertine"/>
        </w:rPr>
        <w:t xml:space="preserve">inority </w:t>
      </w:r>
      <w:r w:rsidR="00784A47" w:rsidRPr="00672A6A">
        <w:rPr>
          <w:rFonts w:cs="Linux Libertine"/>
        </w:rPr>
        <w:t>groups</w:t>
      </w:r>
      <w:r w:rsidR="000F720D" w:rsidRPr="00672A6A">
        <w:rPr>
          <w:rFonts w:cs="Linux Libertine"/>
        </w:rPr>
        <w:t xml:space="preserve"> of </w:t>
      </w:r>
      <w:r w:rsidR="00784A47" w:rsidRPr="00672A6A">
        <w:rPr>
          <w:rFonts w:cs="Linux Libertine"/>
        </w:rPr>
        <w:t>r</w:t>
      </w:r>
      <w:r w:rsidR="000F720D" w:rsidRPr="00672A6A">
        <w:rPr>
          <w:rFonts w:cs="Linux Libertine"/>
        </w:rPr>
        <w:t xml:space="preserve">eligion </w:t>
      </w:r>
    </w:p>
    <w:p w14:paraId="6B5FBBE5" w14:textId="77777777" w:rsidR="002C4402" w:rsidRPr="00672A6A" w:rsidRDefault="002C4402" w:rsidP="002C4402">
      <w:pPr>
        <w:rPr>
          <w:rFonts w:cs="Linux Libertine"/>
        </w:rPr>
      </w:pPr>
    </w:p>
    <w:p w14:paraId="04535098" w14:textId="2DE26810" w:rsidR="00EC7DF9" w:rsidRPr="00672A6A" w:rsidRDefault="00784A47" w:rsidP="00EC7DF9">
      <w:pPr>
        <w:pStyle w:val="ParagraphNormal"/>
        <w:rPr>
          <w:rFonts w:cs="Linux Libertine"/>
          <w:lang w:val="en-US"/>
        </w:rPr>
      </w:pPr>
      <w:r w:rsidRPr="00672A6A">
        <w:rPr>
          <w:rFonts w:cs="Linux Libertine"/>
          <w:lang w:val="en-US"/>
        </w:rPr>
        <w:t>T</w:t>
      </w:r>
      <w:r w:rsidR="00EC7DF9" w:rsidRPr="00672A6A">
        <w:rPr>
          <w:rFonts w:cs="Linux Libertine"/>
          <w:lang w:val="en-US"/>
        </w:rPr>
        <w:t xml:space="preserve">he IABL contains discriminatory provisions since it </w:t>
      </w:r>
      <w:r w:rsidRPr="00672A6A">
        <w:rPr>
          <w:rFonts w:cs="Linux Libertine"/>
          <w:lang w:val="en-US"/>
        </w:rPr>
        <w:t>is not guarantee the right to minority groups of religion</w:t>
      </w:r>
      <w:r w:rsidR="00EC7DF9" w:rsidRPr="00672A6A">
        <w:rPr>
          <w:rFonts w:cs="Linux Libertine"/>
          <w:lang w:val="en-US"/>
        </w:rPr>
        <w:t xml:space="preserve">.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00EC7DF9" w:rsidRPr="00672A6A">
        <w:rPr>
          <w:rFonts w:cs="Linux Libertine"/>
          <w:lang w:val="en-US"/>
        </w:rPr>
        <w:fldChar w:fldCharType="begin"/>
      </w:r>
      <w:r w:rsidR="00EC7DF9" w:rsidRPr="00672A6A">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00EC7DF9" w:rsidRPr="00672A6A">
        <w:rPr>
          <w:rFonts w:cs="Linux Libertine"/>
          <w:lang w:val="en-US"/>
        </w:rPr>
        <w:fldChar w:fldCharType="separate"/>
      </w:r>
      <w:r w:rsidR="00EC7DF9" w:rsidRPr="00672A6A">
        <w:rPr>
          <w:rFonts w:cs="Linux Libertine"/>
          <w:lang w:val="en-US"/>
        </w:rPr>
        <w:t>(Andreas, 2019)</w:t>
      </w:r>
      <w:r w:rsidR="00EC7DF9" w:rsidRPr="00672A6A">
        <w:rPr>
          <w:rFonts w:cs="Linux Libertine"/>
          <w:lang w:val="en-US"/>
        </w:rPr>
        <w:fldChar w:fldCharType="end"/>
      </w:r>
      <w:r w:rsidR="00EC7DF9" w:rsidRPr="00672A6A">
        <w:rPr>
          <w:rFonts w:cs="Linux Libertine"/>
          <w:lang w:val="en-US"/>
        </w:rPr>
        <w:t>.</w:t>
      </w:r>
    </w:p>
    <w:p w14:paraId="0B47921E" w14:textId="77777777" w:rsidR="00EC7DF9" w:rsidRPr="00672A6A" w:rsidRDefault="00EC7DF9" w:rsidP="00EC7DF9">
      <w:pPr>
        <w:pStyle w:val="ParagraphNormal"/>
        <w:rPr>
          <w:rFonts w:cs="Linux Libertine"/>
          <w:lang w:val="en-US"/>
        </w:rPr>
      </w:pPr>
      <w:r w:rsidRPr="00672A6A">
        <w:rPr>
          <w:rFonts w:cs="Linux Libertine"/>
          <w:lang w:val="en-US"/>
        </w:rPr>
        <w:t xml:space="preserve">In numerous decisions, including numbers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lang w:val="en-US"/>
        </w:rPr>
        <w:t>FoE</w:t>
      </w:r>
      <w:proofErr w:type="spellEnd"/>
      <w:r w:rsidRPr="00672A6A">
        <w:rPr>
          <w:rFonts w:cs="Linux Libertine"/>
          <w:lang w:val="en-US"/>
        </w:rPr>
        <w:t xml:space="preserve"> limits also apply to the IHRL, Article 18 (3), and Article 19 (3) of the ICCPR. 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53BD3388" w14:textId="77777777" w:rsidR="00EC7DF9" w:rsidRPr="00672A6A" w:rsidRDefault="00EC7DF9" w:rsidP="00EC7DF9">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w:t>
      </w:r>
      <w:r w:rsidRPr="00672A6A">
        <w:rPr>
          <w:rFonts w:cs="Linux Libertine"/>
          <w:lang w:val="en-US"/>
        </w:rPr>
        <w:lastRenderedPageBreak/>
        <w:t xml:space="preserve">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1C6ECFCF" w14:textId="77777777" w:rsidR="00EC7DF9" w:rsidRPr="00672A6A" w:rsidRDefault="00EC7DF9" w:rsidP="00EC7DF9">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52"/>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7B41C564" w14:textId="77777777" w:rsidR="00DC0047" w:rsidRPr="00672A6A" w:rsidRDefault="00DC0047" w:rsidP="00DC0047">
      <w:pPr>
        <w:pStyle w:val="ParagraphNormal"/>
        <w:ind w:firstLine="0"/>
        <w:rPr>
          <w:rFonts w:cs="Linux Libertine"/>
          <w:b/>
          <w:bCs/>
          <w:lang w:val="en-US"/>
        </w:rPr>
      </w:pPr>
    </w:p>
    <w:p w14:paraId="7129E6CA" w14:textId="1DCC5C20" w:rsidR="00DC0047" w:rsidRPr="00672A6A" w:rsidRDefault="00DC0047" w:rsidP="00DC0047">
      <w:pPr>
        <w:pStyle w:val="ParagraphNormal"/>
        <w:ind w:firstLine="0"/>
        <w:rPr>
          <w:rFonts w:cs="Linux Libertine"/>
          <w:b/>
          <w:bCs/>
          <w:lang w:val="en-US"/>
        </w:rPr>
      </w:pPr>
      <w:r w:rsidRPr="00672A6A">
        <w:rPr>
          <w:rFonts w:cs="Linux Libertine"/>
          <w:b/>
          <w:bCs/>
          <w:lang w:val="en-US"/>
        </w:rPr>
        <w:t>Questioning the Constitutionality of the ABL</w:t>
      </w:r>
    </w:p>
    <w:p w14:paraId="43F6FA16" w14:textId="61BEFEA9" w:rsidR="00DC0047" w:rsidRPr="00672A6A" w:rsidRDefault="00DC0047" w:rsidP="00DC0047">
      <w:pPr>
        <w:pStyle w:val="ParagraphafSubheader"/>
        <w:rPr>
          <w:rFonts w:cs="Linux Libertine"/>
        </w:rPr>
      </w:pPr>
      <w:r w:rsidRPr="00672A6A">
        <w:rPr>
          <w:rFonts w:cs="Linux Libertine"/>
        </w:rPr>
        <w:t xml:space="preserve">Another idea of revising the </w:t>
      </w:r>
      <w:r w:rsidR="00784A47" w:rsidRPr="00672A6A">
        <w:rPr>
          <w:rFonts w:cs="Linux Libertine"/>
        </w:rPr>
        <w:t>A</w:t>
      </w:r>
      <w:r w:rsidRPr="00672A6A">
        <w:rPr>
          <w:rFonts w:cs="Linux Libertine"/>
        </w:rPr>
        <w:t xml:space="preserve">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w:t>
      </w:r>
      <w:r w:rsidRPr="00672A6A">
        <w:rPr>
          <w:rFonts w:cs="Linux Libertine"/>
        </w:rPr>
        <w:lastRenderedPageBreak/>
        <w:t xml:space="preserve">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This paper examines some challenges whether in predominant Muslim countries should repeal or reform BL in order to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74E4FC40" w14:textId="77777777" w:rsidR="00DC0047" w:rsidRPr="00672A6A" w:rsidRDefault="00DC0047" w:rsidP="00DC0047">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0FAE106C" w14:textId="77777777" w:rsidR="00DC0047" w:rsidRPr="00672A6A" w:rsidRDefault="00DC0047" w:rsidP="00DC0047">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w:t>
      </w:r>
      <w:r w:rsidRPr="00672A6A">
        <w:rPr>
          <w:rFonts w:cs="Linux Libertine"/>
          <w:color w:val="000000"/>
        </w:rPr>
        <w:lastRenderedPageBreak/>
        <w:t xml:space="preserve">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23B8CBBD" w14:textId="77777777" w:rsidR="00DC0047" w:rsidRPr="00672A6A" w:rsidRDefault="00DC0047" w:rsidP="00DC0047">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036CD699" w14:textId="77777777" w:rsidR="00DC0047" w:rsidRPr="00672A6A" w:rsidRDefault="00DC0047" w:rsidP="00DC0047">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01716342" w14:textId="77777777" w:rsidR="00DC0047" w:rsidRPr="00672A6A" w:rsidRDefault="00DC0047" w:rsidP="00DC0047">
      <w:pPr>
        <w:pStyle w:val="ParagraphNormal"/>
        <w:rPr>
          <w:rFonts w:cs="Linux Libertine"/>
        </w:rPr>
      </w:pPr>
      <w:r w:rsidRPr="00672A6A">
        <w:rPr>
          <w:rFonts w:cs="Linux Libertine"/>
        </w:rPr>
        <w:t>While in Article 295-C of Pakistan Penal Code mentioned that</w:t>
      </w:r>
    </w:p>
    <w:p w14:paraId="75F98CE0" w14:textId="77777777" w:rsidR="00DC0047" w:rsidRPr="00672A6A" w:rsidRDefault="00DC0047" w:rsidP="00DC0047">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w:t>
      </w:r>
      <w:r w:rsidRPr="00672A6A">
        <w:rPr>
          <w:rFonts w:cs="Linux Libertine"/>
        </w:rPr>
        <w:lastRenderedPageBreak/>
        <w:t xml:space="preserve">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019E6C89" w14:textId="3B69BD06" w:rsidR="00DC0047" w:rsidRPr="00672A6A" w:rsidRDefault="00DC0047" w:rsidP="00DC0047">
      <w:pPr>
        <w:pStyle w:val="ParagraphNormal"/>
        <w:rPr>
          <w:rFonts w:cs="Linux Libertine"/>
        </w:rPr>
      </w:pPr>
      <w:r w:rsidRPr="00672A6A">
        <w:rPr>
          <w:rFonts w:cs="Linux Libertine"/>
        </w:rPr>
        <w:t xml:space="preserve">The ABL articulates the limitation clause more clearly </w:t>
      </w:r>
      <w:proofErr w:type="spellStart"/>
      <w:r w:rsidRPr="00672A6A">
        <w:rPr>
          <w:rFonts w:cs="Linux Libertine"/>
        </w:rPr>
        <w:t>thn</w:t>
      </w:r>
      <w:proofErr w:type="spellEnd"/>
      <w:r w:rsidRPr="00672A6A">
        <w:rPr>
          <w:rFonts w:cs="Linux Libertine"/>
        </w:rPr>
        <w:t xml:space="preserve"> the P</w:t>
      </w:r>
      <w:r w:rsidR="00784A47" w:rsidRPr="00672A6A">
        <w:rPr>
          <w:rFonts w:cs="Linux Libertine"/>
        </w:rPr>
        <w:t>akistan’s Blasphemy Law</w:t>
      </w:r>
      <w:r w:rsidRPr="00672A6A">
        <w:rPr>
          <w:rFonts w:cs="Linux Libertine"/>
        </w:rPr>
        <w:t>.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35B665DD" w14:textId="77777777" w:rsidR="00DC0047" w:rsidRPr="00672A6A" w:rsidRDefault="00DC0047" w:rsidP="00DC0047">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316E9B91" w14:textId="77777777" w:rsidR="00DC0047" w:rsidRPr="00672A6A" w:rsidRDefault="00DC0047" w:rsidP="00DC0047">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7B52C52A" w14:textId="77777777" w:rsidR="00DC0047" w:rsidRPr="00672A6A" w:rsidRDefault="00DC0047" w:rsidP="00DC0047">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w:t>
      </w:r>
      <w:r w:rsidRPr="00672A6A">
        <w:rPr>
          <w:rFonts w:cs="Linux Libertine"/>
        </w:rPr>
        <w:lastRenderedPageBreak/>
        <w:t xml:space="preserve">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3162E501" w14:textId="77777777" w:rsidR="00DC0047" w:rsidRPr="00672A6A" w:rsidRDefault="00DC0047" w:rsidP="00DC0047">
      <w:pPr>
        <w:pStyle w:val="ParagraphNormal"/>
        <w:rPr>
          <w:rFonts w:cs="Linux Libertine"/>
        </w:rPr>
      </w:pPr>
      <w:bookmarkStart w:id="3" w:name="_gjdgxs" w:colFirst="0" w:colLast="0"/>
      <w:bookmarkEnd w:id="3"/>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39F81DDF" w14:textId="77777777" w:rsidR="00DC0047" w:rsidRPr="00672A6A" w:rsidRDefault="00DC0047" w:rsidP="00DC0047">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w:t>
      </w:r>
      <w:r w:rsidRPr="00672A6A">
        <w:rPr>
          <w:rFonts w:cs="Linux Libertine"/>
        </w:rPr>
        <w:lastRenderedPageBreak/>
        <w:t xml:space="preserve">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7E9ECAED" w14:textId="77777777" w:rsidR="00DC0047" w:rsidRPr="00672A6A" w:rsidRDefault="00DC0047" w:rsidP="00DC0047">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lastRenderedPageBreak/>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756B321C" w14:textId="77777777" w:rsidR="002C4402" w:rsidRPr="00672A6A" w:rsidRDefault="002C4402" w:rsidP="002C4402">
      <w:pPr>
        <w:rPr>
          <w:rFonts w:cs="Linux Libertine"/>
        </w:rPr>
      </w:pPr>
    </w:p>
    <w:p w14:paraId="1504E156" w14:textId="69ECEEC3" w:rsidR="00441CCC" w:rsidRPr="00672A6A" w:rsidRDefault="002C4402" w:rsidP="002C4402">
      <w:pPr>
        <w:pStyle w:val="Heading2"/>
        <w:rPr>
          <w:rFonts w:cs="Linux Libertine"/>
        </w:rPr>
      </w:pPr>
      <w:r w:rsidRPr="00672A6A">
        <w:rPr>
          <w:rFonts w:cs="Linux Libertine"/>
        </w:rPr>
        <w:t>4.</w:t>
      </w:r>
      <w:r w:rsidR="000F720D" w:rsidRPr="00672A6A">
        <w:rPr>
          <w:rFonts w:cs="Linux Libertine"/>
        </w:rPr>
        <w:t xml:space="preserve">7 </w:t>
      </w:r>
      <w:r w:rsidRPr="00672A6A">
        <w:rPr>
          <w:rFonts w:cs="Linux Libertine"/>
        </w:rPr>
        <w:tab/>
      </w:r>
      <w:r w:rsidR="000F720D" w:rsidRPr="00672A6A">
        <w:rPr>
          <w:rFonts w:cs="Linux Libertine"/>
        </w:rPr>
        <w:t>Conclusion</w:t>
      </w:r>
    </w:p>
    <w:p w14:paraId="3AE2DD6B" w14:textId="77777777" w:rsidR="00441CCC" w:rsidRPr="00672A6A" w:rsidRDefault="00441CCC" w:rsidP="00441CCC">
      <w:pPr>
        <w:rPr>
          <w:rFonts w:cs="Linux Libertine"/>
        </w:rPr>
      </w:pPr>
    </w:p>
    <w:p w14:paraId="5C18A42A" w14:textId="77777777" w:rsidR="00441CCC" w:rsidRPr="00672A6A" w:rsidRDefault="00441CCC" w:rsidP="00441CCC">
      <w:pPr>
        <w:rPr>
          <w:rFonts w:cs="Linux Libertine"/>
        </w:rPr>
      </w:pPr>
    </w:p>
    <w:p w14:paraId="27EC635B" w14:textId="77777777" w:rsidR="00441CCC" w:rsidRPr="00672A6A" w:rsidRDefault="00441CCC" w:rsidP="00441CCC">
      <w:pPr>
        <w:rPr>
          <w:rFonts w:cs="Linux Libertine"/>
        </w:rPr>
      </w:pPr>
    </w:p>
    <w:p w14:paraId="1988B707" w14:textId="77777777" w:rsidR="00441CCC" w:rsidRPr="00672A6A" w:rsidRDefault="00441CCC" w:rsidP="00441CCC">
      <w:pPr>
        <w:rPr>
          <w:rFonts w:cs="Linux Libertine"/>
        </w:rPr>
      </w:pPr>
    </w:p>
    <w:p w14:paraId="7F3B3242" w14:textId="77777777" w:rsidR="00441CCC" w:rsidRPr="00672A6A" w:rsidRDefault="00441CCC" w:rsidP="00441CCC">
      <w:pPr>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622B9208" w:rsidR="00441CCC" w:rsidRPr="00672A6A" w:rsidRDefault="008C07D6" w:rsidP="00CC45BD">
      <w:pPr>
        <w:pStyle w:val="Heading1"/>
        <w:rPr>
          <w:rFonts w:cs="Linux Libertine"/>
        </w:rPr>
      </w:pPr>
      <w:r w:rsidRPr="00672A6A">
        <w:rPr>
          <w:rFonts w:cs="Linux Libertine"/>
        </w:rPr>
        <w:t>LAW ENFORCEMENT OF INDONESIA'S ABL, POLITICAL MANIPULATION AND ITS IMPACT.</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Pr="00672A6A"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70A1F70A" w14:textId="77777777" w:rsidR="006A2A0F" w:rsidRPr="00672A6A" w:rsidRDefault="006A2A0F" w:rsidP="009510D5">
      <w:pPr>
        <w:rPr>
          <w:rFonts w:cs="Linux Libertine"/>
        </w:rPr>
      </w:pPr>
    </w:p>
    <w:p w14:paraId="6101FECC" w14:textId="77777777" w:rsidR="006A2A0F" w:rsidRPr="00672A6A" w:rsidRDefault="006A2A0F" w:rsidP="009510D5">
      <w:pPr>
        <w:rPr>
          <w:rFonts w:cs="Linux Libertine"/>
        </w:rPr>
      </w:pPr>
    </w:p>
    <w:p w14:paraId="18B8729D" w14:textId="174530DE" w:rsidR="009510D5" w:rsidRPr="00672A6A" w:rsidRDefault="009510D5" w:rsidP="009510D5">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77190657" w14:textId="77777777" w:rsidR="009C7DB5" w:rsidRPr="00672A6A" w:rsidRDefault="009C7DB5" w:rsidP="009C7DB5">
      <w:pPr>
        <w:rPr>
          <w:rFonts w:cs="Linux Libertine"/>
        </w:rPr>
      </w:pPr>
    </w:p>
    <w:p w14:paraId="7711C1CE" w14:textId="39D0938E" w:rsidR="009510D5" w:rsidRPr="00672A6A" w:rsidRDefault="009510D5" w:rsidP="009510D5">
      <w:pPr>
        <w:pStyle w:val="Heading3"/>
        <w:rPr>
          <w:rFonts w:cs="Linux Libertine"/>
        </w:rPr>
      </w:pPr>
      <w:r w:rsidRPr="00672A6A">
        <w:rPr>
          <w:rFonts w:cs="Linux Libertine"/>
        </w:rPr>
        <w:t xml:space="preserve">5.2.1 </w:t>
      </w:r>
      <w:r w:rsidRPr="00672A6A">
        <w:rPr>
          <w:rFonts w:cs="Linux Libertine"/>
        </w:rPr>
        <w:tab/>
        <w:t>The Court Decisions of Blasphemy Ca</w:t>
      </w:r>
      <w:r w:rsidR="0060217C" w:rsidRPr="00672A6A">
        <w:rPr>
          <w:rFonts w:cs="Linux Libertine"/>
        </w:rPr>
        <w:t xml:space="preserve">ses in Indonesia </w:t>
      </w:r>
    </w:p>
    <w:p w14:paraId="11153CAA" w14:textId="7AA4C8BD" w:rsidR="0060217C" w:rsidRPr="00672A6A" w:rsidRDefault="0060217C" w:rsidP="0060217C">
      <w:pPr>
        <w:rPr>
          <w:rFonts w:cs="Linux Libertine"/>
        </w:rPr>
      </w:pPr>
      <w:r w:rsidRPr="00672A6A">
        <w:rPr>
          <w:rFonts w:cs="Linux Libertine"/>
        </w:rPr>
        <w:t>(</w:t>
      </w:r>
      <w:proofErr w:type="spellStart"/>
      <w:r w:rsidRPr="00672A6A">
        <w:rPr>
          <w:rFonts w:cs="Linux Libertine"/>
        </w:rPr>
        <w:t>i</w:t>
      </w:r>
      <w:proofErr w:type="spellEnd"/>
      <w:r w:rsidRPr="00672A6A">
        <w:rPr>
          <w:rFonts w:cs="Linux Libertine"/>
        </w:rPr>
        <w:t xml:space="preserve">) </w:t>
      </w:r>
    </w:p>
    <w:p w14:paraId="00379FE5"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60217C" w:rsidRPr="00672A6A" w14:paraId="228C8EE2" w14:textId="77777777" w:rsidTr="007F2E63">
        <w:trPr>
          <w:trHeight w:val="525"/>
          <w:tblHeader/>
        </w:trPr>
        <w:tc>
          <w:tcPr>
            <w:tcW w:w="624" w:type="dxa"/>
            <w:shd w:val="clear" w:color="auto" w:fill="D0CECE" w:themeFill="background2" w:themeFillShade="E6"/>
          </w:tcPr>
          <w:p w14:paraId="70FDC80A" w14:textId="77777777" w:rsidR="0060217C" w:rsidRPr="00672A6A" w:rsidRDefault="0060217C" w:rsidP="007F2E63">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52F01C26" w14:textId="77777777" w:rsidR="0060217C" w:rsidRPr="00672A6A" w:rsidRDefault="0060217C" w:rsidP="007F2E63">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6074B10C" w14:textId="77777777" w:rsidR="0060217C" w:rsidRPr="00672A6A" w:rsidRDefault="0060217C" w:rsidP="007F2E63">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77B911FE" w14:textId="77777777" w:rsidR="0060217C" w:rsidRPr="00672A6A" w:rsidRDefault="0060217C" w:rsidP="007F2E63">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11F4280D" w14:textId="77777777" w:rsidR="0060217C" w:rsidRPr="00672A6A" w:rsidRDefault="0060217C" w:rsidP="007F2E63">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EB1280D" w14:textId="77777777" w:rsidR="0060217C" w:rsidRPr="00672A6A" w:rsidRDefault="0060217C" w:rsidP="007F2E63">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4D5A76CE" w14:textId="77777777" w:rsidR="0060217C" w:rsidRPr="00672A6A" w:rsidRDefault="0060217C" w:rsidP="007F2E63">
            <w:pPr>
              <w:ind w:left="77" w:right="161"/>
              <w:rPr>
                <w:rFonts w:cs="Linux Libertine"/>
                <w:sz w:val="18"/>
                <w:szCs w:val="18"/>
              </w:rPr>
            </w:pPr>
            <w:r w:rsidRPr="00672A6A">
              <w:rPr>
                <w:rFonts w:cs="Linux Libertine"/>
                <w:sz w:val="18"/>
                <w:szCs w:val="18"/>
              </w:rPr>
              <w:t>Punishment</w:t>
            </w:r>
          </w:p>
        </w:tc>
      </w:tr>
      <w:tr w:rsidR="0060217C" w:rsidRPr="00672A6A" w14:paraId="302F2628" w14:textId="77777777" w:rsidTr="007F2E63">
        <w:trPr>
          <w:trHeight w:val="525"/>
        </w:trPr>
        <w:tc>
          <w:tcPr>
            <w:tcW w:w="624" w:type="dxa"/>
          </w:tcPr>
          <w:p w14:paraId="055249F9" w14:textId="77777777" w:rsidR="0060217C" w:rsidRPr="00672A6A" w:rsidRDefault="0060217C" w:rsidP="007F2E63">
            <w:pPr>
              <w:ind w:right="-525" w:firstLine="150"/>
              <w:rPr>
                <w:rFonts w:cs="Linux Libertine"/>
                <w:sz w:val="18"/>
                <w:szCs w:val="18"/>
              </w:rPr>
            </w:pPr>
            <w:r w:rsidRPr="00672A6A">
              <w:rPr>
                <w:rFonts w:cs="Linux Libertine"/>
                <w:sz w:val="18"/>
                <w:szCs w:val="18"/>
              </w:rPr>
              <w:t>1</w:t>
            </w:r>
          </w:p>
        </w:tc>
        <w:tc>
          <w:tcPr>
            <w:tcW w:w="1326" w:type="dxa"/>
          </w:tcPr>
          <w:p w14:paraId="40EC8F14"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4E39BFE4" w14:textId="77777777" w:rsidR="0060217C" w:rsidRPr="00672A6A" w:rsidRDefault="0060217C" w:rsidP="007F2E63">
            <w:pPr>
              <w:ind w:left="31"/>
              <w:jc w:val="both"/>
              <w:rPr>
                <w:rFonts w:cs="Linux Libertine"/>
                <w:sz w:val="18"/>
                <w:szCs w:val="18"/>
              </w:rPr>
            </w:pPr>
            <w:r w:rsidRPr="00672A6A">
              <w:rPr>
                <w:rFonts w:cs="Linux Libertine"/>
                <w:sz w:val="18"/>
                <w:szCs w:val="18"/>
              </w:rPr>
              <w:t>1968</w:t>
            </w:r>
          </w:p>
        </w:tc>
        <w:tc>
          <w:tcPr>
            <w:tcW w:w="1859" w:type="dxa"/>
          </w:tcPr>
          <w:p w14:paraId="18836E90"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053550E6" w14:textId="77777777" w:rsidR="0060217C" w:rsidRPr="00672A6A" w:rsidRDefault="0060217C" w:rsidP="007F2E63">
            <w:pPr>
              <w:ind w:left="190" w:right="198"/>
              <w:jc w:val="both"/>
              <w:rPr>
                <w:rFonts w:cs="Linux Libertine"/>
                <w:sz w:val="18"/>
                <w:szCs w:val="18"/>
              </w:rPr>
            </w:pPr>
          </w:p>
        </w:tc>
        <w:tc>
          <w:tcPr>
            <w:tcW w:w="1381" w:type="dxa"/>
          </w:tcPr>
          <w:p w14:paraId="696D3F13" w14:textId="77777777" w:rsidR="0060217C" w:rsidRPr="00672A6A" w:rsidRDefault="0060217C" w:rsidP="007F2E63">
            <w:pPr>
              <w:rPr>
                <w:rFonts w:cs="Linux Libertine"/>
                <w:sz w:val="18"/>
                <w:szCs w:val="18"/>
              </w:rPr>
            </w:pPr>
            <w:r w:rsidRPr="00672A6A">
              <w:rPr>
                <w:rFonts w:cs="Linux Libertine"/>
                <w:sz w:val="18"/>
                <w:szCs w:val="18"/>
              </w:rPr>
              <w:t>Muslim who made</w:t>
            </w:r>
          </w:p>
          <w:p w14:paraId="1F19AC99" w14:textId="77777777" w:rsidR="0060217C" w:rsidRPr="00672A6A" w:rsidRDefault="0060217C" w:rsidP="007F2E63">
            <w:pPr>
              <w:rPr>
                <w:rFonts w:cs="Linux Libertine"/>
                <w:sz w:val="18"/>
                <w:szCs w:val="18"/>
              </w:rPr>
            </w:pPr>
            <w:r w:rsidRPr="00672A6A">
              <w:rPr>
                <w:rFonts w:cs="Linux Libertine"/>
                <w:sz w:val="18"/>
                <w:szCs w:val="18"/>
              </w:rPr>
              <w:t>short story “The sky is getting cloudy” (1968)</w:t>
            </w:r>
          </w:p>
        </w:tc>
        <w:tc>
          <w:tcPr>
            <w:tcW w:w="1050" w:type="dxa"/>
          </w:tcPr>
          <w:p w14:paraId="36FF2440"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751E8DB4"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with 2-year probation</w:t>
            </w:r>
          </w:p>
        </w:tc>
      </w:tr>
      <w:tr w:rsidR="0060217C" w:rsidRPr="00672A6A" w14:paraId="099297C7" w14:textId="77777777" w:rsidTr="007F2E63">
        <w:trPr>
          <w:trHeight w:val="505"/>
        </w:trPr>
        <w:tc>
          <w:tcPr>
            <w:tcW w:w="624" w:type="dxa"/>
          </w:tcPr>
          <w:p w14:paraId="1BD79870" w14:textId="77777777" w:rsidR="0060217C" w:rsidRPr="00672A6A" w:rsidRDefault="0060217C" w:rsidP="007F2E63">
            <w:pPr>
              <w:ind w:right="-525" w:firstLine="150"/>
              <w:rPr>
                <w:rFonts w:cs="Linux Libertine"/>
                <w:sz w:val="18"/>
                <w:szCs w:val="18"/>
              </w:rPr>
            </w:pPr>
            <w:r w:rsidRPr="00672A6A">
              <w:rPr>
                <w:rFonts w:cs="Linux Libertine"/>
                <w:sz w:val="18"/>
                <w:szCs w:val="18"/>
              </w:rPr>
              <w:t>2</w:t>
            </w:r>
          </w:p>
        </w:tc>
        <w:tc>
          <w:tcPr>
            <w:tcW w:w="1326" w:type="dxa"/>
          </w:tcPr>
          <w:p w14:paraId="38FFB43D"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44B260CD" w14:textId="77777777" w:rsidR="0060217C" w:rsidRPr="00672A6A" w:rsidRDefault="0060217C" w:rsidP="007F2E63">
            <w:pPr>
              <w:ind w:left="31"/>
              <w:jc w:val="both"/>
              <w:rPr>
                <w:rFonts w:cs="Linux Libertine"/>
                <w:sz w:val="18"/>
                <w:szCs w:val="18"/>
              </w:rPr>
            </w:pPr>
            <w:r w:rsidRPr="00672A6A">
              <w:rPr>
                <w:rFonts w:cs="Linux Libertine"/>
                <w:sz w:val="18"/>
                <w:szCs w:val="18"/>
              </w:rPr>
              <w:t>2005</w:t>
            </w:r>
          </w:p>
        </w:tc>
        <w:tc>
          <w:tcPr>
            <w:tcW w:w="1859" w:type="dxa"/>
          </w:tcPr>
          <w:p w14:paraId="0A386DBF"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31D6E0A0" w14:textId="77777777" w:rsidR="0060217C" w:rsidRPr="00672A6A" w:rsidRDefault="0060217C" w:rsidP="007F2E63">
            <w:pPr>
              <w:ind w:left="190" w:right="198"/>
              <w:jc w:val="both"/>
              <w:rPr>
                <w:rFonts w:cs="Linux Libertine"/>
                <w:sz w:val="18"/>
                <w:szCs w:val="18"/>
              </w:rPr>
            </w:pPr>
          </w:p>
        </w:tc>
        <w:tc>
          <w:tcPr>
            <w:tcW w:w="1381" w:type="dxa"/>
          </w:tcPr>
          <w:p w14:paraId="1B74225C" w14:textId="77777777" w:rsidR="0060217C" w:rsidRPr="00672A6A" w:rsidRDefault="0060217C" w:rsidP="007F2E63">
            <w:pPr>
              <w:rPr>
                <w:rFonts w:cs="Linux Libertine"/>
                <w:sz w:val="18"/>
                <w:szCs w:val="18"/>
              </w:rPr>
            </w:pPr>
            <w:r w:rsidRPr="00672A6A">
              <w:rPr>
                <w:rFonts w:cs="Linux Libertine"/>
                <w:sz w:val="18"/>
                <w:szCs w:val="18"/>
              </w:rPr>
              <w:t>Village Leader who Praying by Whistling (2005)</w:t>
            </w:r>
          </w:p>
        </w:tc>
        <w:tc>
          <w:tcPr>
            <w:tcW w:w="1050" w:type="dxa"/>
          </w:tcPr>
          <w:p w14:paraId="5156DACB"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C148081"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with 1-year probation</w:t>
            </w:r>
          </w:p>
        </w:tc>
      </w:tr>
      <w:tr w:rsidR="0060217C" w:rsidRPr="00672A6A" w14:paraId="203BD57E" w14:textId="77777777" w:rsidTr="007F2E63">
        <w:trPr>
          <w:trHeight w:val="933"/>
        </w:trPr>
        <w:tc>
          <w:tcPr>
            <w:tcW w:w="624" w:type="dxa"/>
          </w:tcPr>
          <w:p w14:paraId="57D568A3" w14:textId="77777777" w:rsidR="0060217C" w:rsidRPr="00672A6A" w:rsidRDefault="0060217C" w:rsidP="007F2E63">
            <w:pPr>
              <w:ind w:right="-525" w:firstLine="150"/>
              <w:rPr>
                <w:rFonts w:cs="Linux Libertine"/>
                <w:sz w:val="18"/>
                <w:szCs w:val="18"/>
              </w:rPr>
            </w:pPr>
            <w:r w:rsidRPr="00672A6A">
              <w:rPr>
                <w:rFonts w:cs="Linux Libertine"/>
                <w:sz w:val="18"/>
                <w:szCs w:val="18"/>
              </w:rPr>
              <w:lastRenderedPageBreak/>
              <w:t>3</w:t>
            </w:r>
          </w:p>
        </w:tc>
        <w:tc>
          <w:tcPr>
            <w:tcW w:w="1326" w:type="dxa"/>
          </w:tcPr>
          <w:p w14:paraId="311C09A9" w14:textId="77777777" w:rsidR="0060217C" w:rsidRPr="00672A6A" w:rsidRDefault="0060217C" w:rsidP="007F2E63">
            <w:pPr>
              <w:ind w:left="109"/>
              <w:rPr>
                <w:rFonts w:cs="Linux Libertine"/>
                <w:sz w:val="18"/>
                <w:szCs w:val="18"/>
              </w:rPr>
            </w:pPr>
            <w:r w:rsidRPr="00672A6A">
              <w:rPr>
                <w:rFonts w:cs="Linux Libertine"/>
                <w:sz w:val="18"/>
                <w:szCs w:val="18"/>
              </w:rPr>
              <w:t>Makassar District Court</w:t>
            </w:r>
          </w:p>
        </w:tc>
        <w:tc>
          <w:tcPr>
            <w:tcW w:w="655" w:type="dxa"/>
          </w:tcPr>
          <w:p w14:paraId="1BAB6712" w14:textId="77777777" w:rsidR="0060217C" w:rsidRPr="00672A6A" w:rsidRDefault="0060217C" w:rsidP="007F2E63">
            <w:pPr>
              <w:ind w:left="31"/>
              <w:jc w:val="both"/>
              <w:rPr>
                <w:rFonts w:cs="Linux Libertine"/>
                <w:sz w:val="18"/>
                <w:szCs w:val="18"/>
              </w:rPr>
            </w:pPr>
            <w:r w:rsidRPr="00672A6A">
              <w:rPr>
                <w:rFonts w:cs="Linux Libertine"/>
                <w:sz w:val="18"/>
                <w:szCs w:val="18"/>
              </w:rPr>
              <w:t>2008</w:t>
            </w:r>
          </w:p>
        </w:tc>
        <w:tc>
          <w:tcPr>
            <w:tcW w:w="1859" w:type="dxa"/>
          </w:tcPr>
          <w:p w14:paraId="199DECBE"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A8FE846" w14:textId="77777777" w:rsidR="0060217C" w:rsidRPr="00672A6A" w:rsidRDefault="0060217C" w:rsidP="007F2E63">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5DCEA88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C255BB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 with 6 months’ probation</w:t>
            </w:r>
          </w:p>
        </w:tc>
      </w:tr>
      <w:tr w:rsidR="0060217C" w:rsidRPr="00672A6A" w14:paraId="31820AAA" w14:textId="77777777" w:rsidTr="007F2E63">
        <w:trPr>
          <w:trHeight w:val="494"/>
        </w:trPr>
        <w:tc>
          <w:tcPr>
            <w:tcW w:w="624" w:type="dxa"/>
          </w:tcPr>
          <w:p w14:paraId="327A1918" w14:textId="77777777" w:rsidR="0060217C" w:rsidRPr="00672A6A" w:rsidRDefault="0060217C" w:rsidP="007F2E63">
            <w:pPr>
              <w:ind w:right="-525" w:firstLine="150"/>
              <w:rPr>
                <w:rFonts w:cs="Linux Libertine"/>
                <w:sz w:val="18"/>
                <w:szCs w:val="18"/>
              </w:rPr>
            </w:pPr>
            <w:r w:rsidRPr="00672A6A">
              <w:rPr>
                <w:rFonts w:cs="Linux Libertine"/>
                <w:sz w:val="18"/>
                <w:szCs w:val="18"/>
              </w:rPr>
              <w:t>4</w:t>
            </w:r>
          </w:p>
        </w:tc>
        <w:tc>
          <w:tcPr>
            <w:tcW w:w="1326" w:type="dxa"/>
          </w:tcPr>
          <w:p w14:paraId="11216ACA"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4A0A7C48"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0F4EB924"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A214B88" w14:textId="77777777" w:rsidR="0060217C" w:rsidRPr="00672A6A" w:rsidRDefault="0060217C" w:rsidP="007F2E63">
            <w:pPr>
              <w:ind w:left="190" w:right="198"/>
              <w:jc w:val="both"/>
              <w:rPr>
                <w:rFonts w:cs="Linux Libertine"/>
                <w:sz w:val="18"/>
                <w:szCs w:val="18"/>
              </w:rPr>
            </w:pPr>
          </w:p>
        </w:tc>
        <w:tc>
          <w:tcPr>
            <w:tcW w:w="1381" w:type="dxa"/>
          </w:tcPr>
          <w:p w14:paraId="4A5B75C0" w14:textId="77777777" w:rsidR="0060217C" w:rsidRPr="00672A6A" w:rsidRDefault="0060217C" w:rsidP="007F2E63">
            <w:pPr>
              <w:rPr>
                <w:rFonts w:cs="Linux Libertine"/>
                <w:sz w:val="18"/>
                <w:szCs w:val="18"/>
              </w:rPr>
            </w:pPr>
            <w:r w:rsidRPr="00672A6A">
              <w:rPr>
                <w:rFonts w:cs="Linux Libertine"/>
                <w:sz w:val="18"/>
                <w:szCs w:val="18"/>
              </w:rPr>
              <w:t>Christianity who believes Sion as the city of God (2009)</w:t>
            </w:r>
          </w:p>
        </w:tc>
        <w:tc>
          <w:tcPr>
            <w:tcW w:w="1050" w:type="dxa"/>
          </w:tcPr>
          <w:p w14:paraId="31C11C52"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86839E6"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w:t>
            </w:r>
          </w:p>
        </w:tc>
      </w:tr>
      <w:tr w:rsidR="0060217C" w:rsidRPr="00672A6A" w14:paraId="61D535FF" w14:textId="77777777" w:rsidTr="007F2E63">
        <w:trPr>
          <w:trHeight w:val="522"/>
        </w:trPr>
        <w:tc>
          <w:tcPr>
            <w:tcW w:w="624" w:type="dxa"/>
          </w:tcPr>
          <w:p w14:paraId="64DFFAFD" w14:textId="77777777" w:rsidR="0060217C" w:rsidRPr="00672A6A" w:rsidRDefault="0060217C" w:rsidP="007F2E63">
            <w:pPr>
              <w:ind w:right="-525" w:firstLine="150"/>
              <w:rPr>
                <w:rFonts w:cs="Linux Libertine"/>
                <w:sz w:val="18"/>
                <w:szCs w:val="18"/>
              </w:rPr>
            </w:pPr>
            <w:r w:rsidRPr="00672A6A">
              <w:rPr>
                <w:rFonts w:cs="Linux Libertine"/>
                <w:sz w:val="18"/>
                <w:szCs w:val="18"/>
              </w:rPr>
              <w:t>5</w:t>
            </w:r>
          </w:p>
        </w:tc>
        <w:tc>
          <w:tcPr>
            <w:tcW w:w="1326" w:type="dxa"/>
          </w:tcPr>
          <w:p w14:paraId="7FACB6F0" w14:textId="77777777" w:rsidR="0060217C" w:rsidRPr="00672A6A" w:rsidRDefault="0060217C" w:rsidP="007F2E63">
            <w:pPr>
              <w:ind w:left="109"/>
              <w:rPr>
                <w:rFonts w:cs="Linux Libertine"/>
                <w:sz w:val="18"/>
                <w:szCs w:val="18"/>
              </w:rPr>
            </w:pPr>
            <w:r w:rsidRPr="00672A6A">
              <w:rPr>
                <w:rFonts w:cs="Linux Libertine"/>
                <w:sz w:val="18"/>
                <w:szCs w:val="18"/>
              </w:rPr>
              <w:t>District Court Ambon</w:t>
            </w:r>
          </w:p>
        </w:tc>
        <w:tc>
          <w:tcPr>
            <w:tcW w:w="655" w:type="dxa"/>
          </w:tcPr>
          <w:p w14:paraId="1FF31F22"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4CFE1E43"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4BDBD20C"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4B15EACE"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22DDAF83"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2DA303CA"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40E58EA4" w14:textId="77777777" w:rsidTr="007F2E63">
        <w:trPr>
          <w:trHeight w:val="780"/>
        </w:trPr>
        <w:tc>
          <w:tcPr>
            <w:tcW w:w="624" w:type="dxa"/>
          </w:tcPr>
          <w:p w14:paraId="4B855AC4" w14:textId="77777777" w:rsidR="0060217C" w:rsidRPr="00672A6A" w:rsidRDefault="0060217C" w:rsidP="007F2E63">
            <w:pPr>
              <w:ind w:right="-525" w:firstLine="150"/>
              <w:rPr>
                <w:rFonts w:cs="Linux Libertine"/>
                <w:sz w:val="18"/>
                <w:szCs w:val="18"/>
              </w:rPr>
            </w:pPr>
            <w:r w:rsidRPr="00672A6A">
              <w:rPr>
                <w:rFonts w:cs="Linux Libertine"/>
                <w:sz w:val="18"/>
                <w:szCs w:val="18"/>
              </w:rPr>
              <w:t>6</w:t>
            </w:r>
          </w:p>
        </w:tc>
        <w:tc>
          <w:tcPr>
            <w:tcW w:w="1326" w:type="dxa"/>
          </w:tcPr>
          <w:p w14:paraId="55F7F6F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24C9E21B" w14:textId="77777777" w:rsidR="0060217C" w:rsidRPr="00672A6A" w:rsidRDefault="0060217C" w:rsidP="007F2E63">
            <w:pPr>
              <w:ind w:left="31"/>
              <w:jc w:val="both"/>
              <w:rPr>
                <w:rFonts w:cs="Linux Libertine"/>
                <w:sz w:val="18"/>
                <w:szCs w:val="18"/>
              </w:rPr>
            </w:pPr>
            <w:r w:rsidRPr="00672A6A">
              <w:rPr>
                <w:rFonts w:cs="Linux Libertine"/>
                <w:sz w:val="18"/>
                <w:szCs w:val="18"/>
              </w:rPr>
              <w:t>2011</w:t>
            </w:r>
          </w:p>
        </w:tc>
        <w:tc>
          <w:tcPr>
            <w:tcW w:w="1859" w:type="dxa"/>
          </w:tcPr>
          <w:p w14:paraId="6FF3FC20"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7E1C3B0D" w14:textId="77777777" w:rsidR="0060217C" w:rsidRPr="00672A6A" w:rsidRDefault="0060217C" w:rsidP="007F2E63">
            <w:pPr>
              <w:rPr>
                <w:rFonts w:cs="Linux Libertine"/>
                <w:sz w:val="18"/>
                <w:szCs w:val="18"/>
              </w:rPr>
            </w:pPr>
            <w:r w:rsidRPr="00672A6A">
              <w:rPr>
                <w:rFonts w:cs="Linux Libertine"/>
                <w:sz w:val="18"/>
                <w:szCs w:val="18"/>
              </w:rPr>
              <w:t>Muslim who imaged Cross in a mosque.</w:t>
            </w:r>
          </w:p>
        </w:tc>
        <w:tc>
          <w:tcPr>
            <w:tcW w:w="1050" w:type="dxa"/>
          </w:tcPr>
          <w:p w14:paraId="1C12636D"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87D104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04FE9689" w14:textId="77777777" w:rsidTr="007F2E63">
        <w:trPr>
          <w:trHeight w:val="652"/>
        </w:trPr>
        <w:tc>
          <w:tcPr>
            <w:tcW w:w="624" w:type="dxa"/>
          </w:tcPr>
          <w:p w14:paraId="419DFB2D" w14:textId="77777777" w:rsidR="0060217C" w:rsidRPr="00672A6A" w:rsidRDefault="0060217C" w:rsidP="007F2E63">
            <w:pPr>
              <w:ind w:right="-525" w:firstLine="150"/>
              <w:rPr>
                <w:rFonts w:cs="Linux Libertine"/>
                <w:sz w:val="18"/>
                <w:szCs w:val="18"/>
              </w:rPr>
            </w:pPr>
            <w:r w:rsidRPr="00672A6A">
              <w:rPr>
                <w:rFonts w:cs="Linux Libertine"/>
                <w:sz w:val="18"/>
                <w:szCs w:val="18"/>
              </w:rPr>
              <w:t>7</w:t>
            </w:r>
          </w:p>
        </w:tc>
        <w:tc>
          <w:tcPr>
            <w:tcW w:w="1326" w:type="dxa"/>
          </w:tcPr>
          <w:p w14:paraId="64B9BF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44FEBAEA"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B556E62"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17789B77" w14:textId="77777777" w:rsidR="0060217C" w:rsidRPr="00672A6A" w:rsidRDefault="0060217C" w:rsidP="007F2E63">
            <w:pPr>
              <w:rPr>
                <w:rFonts w:cs="Linux Libertine"/>
                <w:sz w:val="18"/>
                <w:szCs w:val="18"/>
              </w:rPr>
            </w:pPr>
            <w:r w:rsidRPr="00672A6A">
              <w:rPr>
                <w:rFonts w:cs="Linux Libertine"/>
                <w:sz w:val="18"/>
                <w:szCs w:val="18"/>
              </w:rPr>
              <w:t>A follower of Indonesian Islamic Nation.</w:t>
            </w:r>
          </w:p>
        </w:tc>
        <w:tc>
          <w:tcPr>
            <w:tcW w:w="1050" w:type="dxa"/>
          </w:tcPr>
          <w:p w14:paraId="08F0F36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1EB79C94" w14:textId="77777777" w:rsidR="0060217C" w:rsidRPr="00672A6A" w:rsidRDefault="0060217C" w:rsidP="007F2E63">
            <w:pPr>
              <w:ind w:left="77" w:right="161"/>
              <w:rPr>
                <w:rFonts w:cs="Linux Libertine"/>
                <w:sz w:val="18"/>
                <w:szCs w:val="18"/>
              </w:rPr>
            </w:pPr>
            <w:r w:rsidRPr="00672A6A">
              <w:rPr>
                <w:rFonts w:cs="Linux Libertine"/>
                <w:sz w:val="18"/>
                <w:szCs w:val="18"/>
              </w:rPr>
              <w:t>1-year treatment in mental Institution</w:t>
            </w:r>
          </w:p>
        </w:tc>
      </w:tr>
      <w:tr w:rsidR="0060217C" w:rsidRPr="00672A6A" w14:paraId="1F680B22" w14:textId="77777777" w:rsidTr="007F2E63">
        <w:trPr>
          <w:trHeight w:val="527"/>
        </w:trPr>
        <w:tc>
          <w:tcPr>
            <w:tcW w:w="624" w:type="dxa"/>
          </w:tcPr>
          <w:p w14:paraId="35E1C529" w14:textId="77777777" w:rsidR="0060217C" w:rsidRPr="00672A6A" w:rsidRDefault="0060217C" w:rsidP="007F2E63">
            <w:pPr>
              <w:ind w:right="-525" w:firstLine="150"/>
              <w:rPr>
                <w:rFonts w:cs="Linux Libertine"/>
                <w:sz w:val="18"/>
                <w:szCs w:val="18"/>
              </w:rPr>
            </w:pPr>
            <w:r w:rsidRPr="00672A6A">
              <w:rPr>
                <w:rFonts w:cs="Linux Libertine"/>
                <w:sz w:val="18"/>
                <w:szCs w:val="18"/>
              </w:rPr>
              <w:t>8</w:t>
            </w:r>
          </w:p>
        </w:tc>
        <w:tc>
          <w:tcPr>
            <w:tcW w:w="1326" w:type="dxa"/>
          </w:tcPr>
          <w:p w14:paraId="315582FF"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388F46F4"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6BA1E211"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3C6AA7CD" w14:textId="77777777" w:rsidR="0060217C" w:rsidRPr="00672A6A" w:rsidRDefault="0060217C" w:rsidP="007F2E63">
            <w:pPr>
              <w:rPr>
                <w:rFonts w:cs="Linux Libertine"/>
                <w:sz w:val="18"/>
                <w:szCs w:val="18"/>
              </w:rPr>
            </w:pPr>
            <w:r w:rsidRPr="00672A6A">
              <w:rPr>
                <w:rFonts w:cs="Linux Libertine"/>
                <w:sz w:val="18"/>
                <w:szCs w:val="18"/>
              </w:rPr>
              <w:t>A Shia leader</w:t>
            </w:r>
          </w:p>
        </w:tc>
        <w:tc>
          <w:tcPr>
            <w:tcW w:w="1050" w:type="dxa"/>
          </w:tcPr>
          <w:p w14:paraId="62B4469A"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90567B3"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and 4 years sentence by High Court</w:t>
            </w:r>
          </w:p>
        </w:tc>
      </w:tr>
      <w:tr w:rsidR="0060217C" w:rsidRPr="00672A6A" w14:paraId="39CF2A35" w14:textId="77777777" w:rsidTr="007F2E63">
        <w:trPr>
          <w:trHeight w:val="616"/>
        </w:trPr>
        <w:tc>
          <w:tcPr>
            <w:tcW w:w="624" w:type="dxa"/>
          </w:tcPr>
          <w:p w14:paraId="757FC74E" w14:textId="77777777" w:rsidR="0060217C" w:rsidRPr="00672A6A" w:rsidRDefault="0060217C" w:rsidP="007F2E63">
            <w:pPr>
              <w:ind w:right="-525" w:firstLine="150"/>
              <w:rPr>
                <w:rFonts w:cs="Linux Libertine"/>
                <w:sz w:val="18"/>
                <w:szCs w:val="18"/>
              </w:rPr>
            </w:pPr>
            <w:r w:rsidRPr="00672A6A">
              <w:rPr>
                <w:rFonts w:cs="Linux Libertine"/>
                <w:sz w:val="18"/>
                <w:szCs w:val="18"/>
              </w:rPr>
              <w:t>9</w:t>
            </w:r>
          </w:p>
        </w:tc>
        <w:tc>
          <w:tcPr>
            <w:tcW w:w="1326" w:type="dxa"/>
          </w:tcPr>
          <w:p w14:paraId="420DDE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2927E08B"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9DDF814"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53831153" w14:textId="77777777" w:rsidR="0060217C" w:rsidRPr="00672A6A" w:rsidRDefault="0060217C" w:rsidP="007F2E63">
            <w:pPr>
              <w:rPr>
                <w:rFonts w:cs="Linux Libertine"/>
                <w:sz w:val="18"/>
                <w:szCs w:val="18"/>
              </w:rPr>
            </w:pPr>
            <w:r w:rsidRPr="00672A6A">
              <w:rPr>
                <w:rFonts w:cs="Linux Libertine"/>
                <w:sz w:val="18"/>
                <w:szCs w:val="18"/>
              </w:rPr>
              <w:t>Christianity Teaching of Kindness Books distribution (2012)</w:t>
            </w:r>
          </w:p>
        </w:tc>
        <w:tc>
          <w:tcPr>
            <w:tcW w:w="1050" w:type="dxa"/>
          </w:tcPr>
          <w:p w14:paraId="663C72F1"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81286EE"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245E6CB0" w14:textId="77777777" w:rsidTr="007F2E63">
        <w:trPr>
          <w:trHeight w:val="811"/>
        </w:trPr>
        <w:tc>
          <w:tcPr>
            <w:tcW w:w="624" w:type="dxa"/>
          </w:tcPr>
          <w:p w14:paraId="5B93139C" w14:textId="77777777" w:rsidR="0060217C" w:rsidRPr="00672A6A" w:rsidRDefault="0060217C" w:rsidP="007F2E63">
            <w:pPr>
              <w:ind w:right="-525" w:firstLine="150"/>
              <w:rPr>
                <w:rFonts w:cs="Linux Libertine"/>
                <w:sz w:val="18"/>
                <w:szCs w:val="18"/>
              </w:rPr>
            </w:pPr>
            <w:r w:rsidRPr="00672A6A">
              <w:rPr>
                <w:rFonts w:cs="Linux Libertine"/>
                <w:sz w:val="18"/>
                <w:szCs w:val="18"/>
              </w:rPr>
              <w:t>10</w:t>
            </w:r>
          </w:p>
        </w:tc>
        <w:tc>
          <w:tcPr>
            <w:tcW w:w="1326" w:type="dxa"/>
          </w:tcPr>
          <w:p w14:paraId="34643824" w14:textId="77777777" w:rsidR="0060217C" w:rsidRPr="00672A6A" w:rsidRDefault="0060217C" w:rsidP="007F2E63">
            <w:pPr>
              <w:ind w:left="109"/>
              <w:rPr>
                <w:rFonts w:cs="Linux Libertine"/>
                <w:sz w:val="18"/>
                <w:szCs w:val="18"/>
              </w:rPr>
            </w:pPr>
            <w:r w:rsidRPr="00672A6A">
              <w:rPr>
                <w:rFonts w:cs="Linux Libertine"/>
                <w:sz w:val="18"/>
                <w:szCs w:val="18"/>
              </w:rPr>
              <w:t>Pontianak District Court</w:t>
            </w:r>
          </w:p>
        </w:tc>
        <w:tc>
          <w:tcPr>
            <w:tcW w:w="655" w:type="dxa"/>
          </w:tcPr>
          <w:p w14:paraId="03CA8936"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0BFE7EB7"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D4FD865"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B2D7116" w14:textId="77777777" w:rsidR="0060217C" w:rsidRPr="00672A6A" w:rsidRDefault="0060217C" w:rsidP="007F2E63">
            <w:pPr>
              <w:ind w:firstLine="61"/>
              <w:jc w:val="center"/>
              <w:rPr>
                <w:rFonts w:cs="Linux Libertine"/>
                <w:sz w:val="18"/>
                <w:szCs w:val="18"/>
              </w:rPr>
            </w:pPr>
            <w:r w:rsidRPr="00672A6A">
              <w:rPr>
                <w:rFonts w:cs="Linux Libertine"/>
                <w:sz w:val="18"/>
                <w:szCs w:val="18"/>
              </w:rPr>
              <w:t>IET Law No.11/2008</w:t>
            </w:r>
          </w:p>
        </w:tc>
        <w:tc>
          <w:tcPr>
            <w:tcW w:w="1465" w:type="dxa"/>
          </w:tcPr>
          <w:p w14:paraId="59581D07"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and 500 million rupiah fine</w:t>
            </w:r>
          </w:p>
        </w:tc>
      </w:tr>
      <w:tr w:rsidR="0060217C" w:rsidRPr="00672A6A" w14:paraId="256B3056" w14:textId="77777777" w:rsidTr="007F2E63">
        <w:trPr>
          <w:trHeight w:val="782"/>
        </w:trPr>
        <w:tc>
          <w:tcPr>
            <w:tcW w:w="624" w:type="dxa"/>
          </w:tcPr>
          <w:p w14:paraId="557C58EE" w14:textId="77777777" w:rsidR="0060217C" w:rsidRPr="00672A6A" w:rsidRDefault="0060217C" w:rsidP="007F2E63">
            <w:pPr>
              <w:ind w:right="-525" w:firstLine="150"/>
              <w:rPr>
                <w:rFonts w:cs="Linux Libertine"/>
                <w:sz w:val="18"/>
                <w:szCs w:val="18"/>
              </w:rPr>
            </w:pPr>
            <w:r w:rsidRPr="00672A6A">
              <w:rPr>
                <w:rFonts w:cs="Linux Libertine"/>
                <w:sz w:val="18"/>
                <w:szCs w:val="18"/>
              </w:rPr>
              <w:t>11</w:t>
            </w:r>
          </w:p>
        </w:tc>
        <w:tc>
          <w:tcPr>
            <w:tcW w:w="1326" w:type="dxa"/>
          </w:tcPr>
          <w:p w14:paraId="1E6C76C2"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214B137"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2EDF626C"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4ACFA219" w14:textId="77777777" w:rsidR="0060217C" w:rsidRPr="00672A6A" w:rsidRDefault="0060217C" w:rsidP="007F2E63">
            <w:pPr>
              <w:rPr>
                <w:rFonts w:cs="Linux Libertine"/>
                <w:sz w:val="18"/>
                <w:szCs w:val="18"/>
              </w:rPr>
            </w:pPr>
            <w:r w:rsidRPr="00672A6A">
              <w:rPr>
                <w:rFonts w:cs="Linux Libertine"/>
                <w:sz w:val="18"/>
                <w:szCs w:val="18"/>
              </w:rPr>
              <w:t xml:space="preserve">Islam who forced a kid to eat pork meat </w:t>
            </w:r>
          </w:p>
        </w:tc>
        <w:tc>
          <w:tcPr>
            <w:tcW w:w="1050" w:type="dxa"/>
          </w:tcPr>
          <w:p w14:paraId="1A8A8342"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4EDA3D36"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7C5F1CD7" w14:textId="77777777" w:rsidTr="007F2E63">
        <w:trPr>
          <w:trHeight w:val="650"/>
        </w:trPr>
        <w:tc>
          <w:tcPr>
            <w:tcW w:w="624" w:type="dxa"/>
          </w:tcPr>
          <w:p w14:paraId="1C2A266A" w14:textId="77777777" w:rsidR="0060217C" w:rsidRPr="00672A6A" w:rsidRDefault="0060217C" w:rsidP="007F2E63">
            <w:pPr>
              <w:ind w:right="-525" w:firstLine="150"/>
              <w:rPr>
                <w:rFonts w:cs="Linux Libertine"/>
                <w:sz w:val="18"/>
                <w:szCs w:val="18"/>
              </w:rPr>
            </w:pPr>
            <w:r w:rsidRPr="00672A6A">
              <w:rPr>
                <w:rFonts w:cs="Linux Libertine"/>
                <w:sz w:val="18"/>
                <w:szCs w:val="18"/>
              </w:rPr>
              <w:t>12</w:t>
            </w:r>
          </w:p>
        </w:tc>
        <w:tc>
          <w:tcPr>
            <w:tcW w:w="1326" w:type="dxa"/>
          </w:tcPr>
          <w:p w14:paraId="18107BD0" w14:textId="77777777" w:rsidR="0060217C" w:rsidRPr="00672A6A" w:rsidRDefault="0060217C" w:rsidP="007F2E63">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4B6AA318"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54FFA2F7"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6E1BB000"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73BDAC6"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 335 (1) CC</w:t>
            </w:r>
          </w:p>
        </w:tc>
        <w:tc>
          <w:tcPr>
            <w:tcW w:w="1465" w:type="dxa"/>
          </w:tcPr>
          <w:p w14:paraId="0E44B1A1"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14F1D7A7" w14:textId="77777777" w:rsidTr="007F2E63">
        <w:trPr>
          <w:trHeight w:val="518"/>
        </w:trPr>
        <w:tc>
          <w:tcPr>
            <w:tcW w:w="624" w:type="dxa"/>
          </w:tcPr>
          <w:p w14:paraId="67E25C83" w14:textId="77777777" w:rsidR="0060217C" w:rsidRPr="00672A6A" w:rsidRDefault="0060217C" w:rsidP="007F2E63">
            <w:pPr>
              <w:ind w:right="-525" w:firstLine="150"/>
              <w:rPr>
                <w:rFonts w:cs="Linux Libertine"/>
                <w:sz w:val="18"/>
                <w:szCs w:val="18"/>
              </w:rPr>
            </w:pPr>
            <w:r w:rsidRPr="00672A6A">
              <w:rPr>
                <w:rFonts w:cs="Linux Libertine"/>
                <w:sz w:val="18"/>
                <w:szCs w:val="18"/>
              </w:rPr>
              <w:t>13</w:t>
            </w:r>
          </w:p>
        </w:tc>
        <w:tc>
          <w:tcPr>
            <w:tcW w:w="1326" w:type="dxa"/>
          </w:tcPr>
          <w:p w14:paraId="720409E5" w14:textId="77777777" w:rsidR="0060217C" w:rsidRPr="00672A6A" w:rsidRDefault="0060217C" w:rsidP="007F2E63">
            <w:pPr>
              <w:ind w:left="109"/>
              <w:rPr>
                <w:rFonts w:cs="Linux Libertine"/>
                <w:sz w:val="18"/>
                <w:szCs w:val="18"/>
              </w:rPr>
            </w:pPr>
            <w:r w:rsidRPr="00672A6A">
              <w:rPr>
                <w:rFonts w:cs="Linux Libertine"/>
                <w:sz w:val="18"/>
                <w:szCs w:val="18"/>
              </w:rPr>
              <w:t>District Court Denpasar</w:t>
            </w:r>
          </w:p>
        </w:tc>
        <w:tc>
          <w:tcPr>
            <w:tcW w:w="655" w:type="dxa"/>
          </w:tcPr>
          <w:p w14:paraId="1FFC7D25"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3459BE19"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71DE8DC2" w14:textId="77777777" w:rsidR="0060217C" w:rsidRPr="00672A6A" w:rsidRDefault="0060217C" w:rsidP="007F2E63">
            <w:pPr>
              <w:rPr>
                <w:rFonts w:cs="Linux Libertine"/>
                <w:sz w:val="18"/>
                <w:szCs w:val="18"/>
              </w:rPr>
            </w:pPr>
            <w:r w:rsidRPr="00672A6A">
              <w:rPr>
                <w:rFonts w:cs="Linux Libertine"/>
                <w:sz w:val="18"/>
                <w:szCs w:val="18"/>
              </w:rPr>
              <w:t>Hinduism</w:t>
            </w:r>
          </w:p>
        </w:tc>
        <w:tc>
          <w:tcPr>
            <w:tcW w:w="1050" w:type="dxa"/>
          </w:tcPr>
          <w:p w14:paraId="01F15307"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220AD749"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315E0DE1" w14:textId="77777777" w:rsidTr="007F2E63">
        <w:trPr>
          <w:trHeight w:val="797"/>
        </w:trPr>
        <w:tc>
          <w:tcPr>
            <w:tcW w:w="624" w:type="dxa"/>
          </w:tcPr>
          <w:p w14:paraId="1CEADAC4" w14:textId="77777777" w:rsidR="0060217C" w:rsidRPr="00672A6A" w:rsidRDefault="0060217C" w:rsidP="007F2E63">
            <w:pPr>
              <w:ind w:right="-525" w:firstLine="150"/>
              <w:rPr>
                <w:rFonts w:cs="Linux Libertine"/>
                <w:sz w:val="18"/>
                <w:szCs w:val="18"/>
              </w:rPr>
            </w:pPr>
            <w:r w:rsidRPr="00672A6A">
              <w:rPr>
                <w:rFonts w:cs="Linux Libertine"/>
                <w:sz w:val="18"/>
                <w:szCs w:val="18"/>
              </w:rPr>
              <w:t>14</w:t>
            </w:r>
          </w:p>
        </w:tc>
        <w:tc>
          <w:tcPr>
            <w:tcW w:w="1326" w:type="dxa"/>
          </w:tcPr>
          <w:p w14:paraId="78D75469"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77CE3DB9" w14:textId="77777777" w:rsidR="0060217C" w:rsidRPr="00672A6A" w:rsidRDefault="0060217C" w:rsidP="007F2E63">
            <w:pPr>
              <w:ind w:left="31"/>
              <w:jc w:val="both"/>
              <w:rPr>
                <w:rFonts w:cs="Linux Libertine"/>
                <w:sz w:val="18"/>
                <w:szCs w:val="18"/>
              </w:rPr>
            </w:pPr>
            <w:r w:rsidRPr="00672A6A">
              <w:rPr>
                <w:rFonts w:cs="Linux Libertine"/>
                <w:sz w:val="18"/>
                <w:szCs w:val="18"/>
              </w:rPr>
              <w:t>2018</w:t>
            </w:r>
          </w:p>
        </w:tc>
        <w:tc>
          <w:tcPr>
            <w:tcW w:w="1859" w:type="dxa"/>
          </w:tcPr>
          <w:p w14:paraId="3E22CC88" w14:textId="77777777" w:rsidR="0060217C" w:rsidRPr="00672A6A" w:rsidRDefault="0060217C" w:rsidP="007F2E63">
            <w:pPr>
              <w:ind w:left="190" w:right="198"/>
              <w:jc w:val="both"/>
              <w:rPr>
                <w:rFonts w:cs="Linux Libertine"/>
                <w:sz w:val="18"/>
                <w:szCs w:val="18"/>
              </w:rPr>
            </w:pPr>
            <w:r w:rsidRPr="00672A6A">
              <w:rPr>
                <w:rFonts w:cs="Linux Libertine"/>
                <w:sz w:val="18"/>
                <w:szCs w:val="18"/>
              </w:rPr>
              <w:t>Meiliana</w:t>
            </w:r>
          </w:p>
        </w:tc>
        <w:tc>
          <w:tcPr>
            <w:tcW w:w="1381" w:type="dxa"/>
          </w:tcPr>
          <w:p w14:paraId="580D4DA7" w14:textId="77777777" w:rsidR="0060217C" w:rsidRPr="00672A6A" w:rsidRDefault="0060217C" w:rsidP="007F2E63">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1168EE1E"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01839E57" w14:textId="77777777" w:rsidR="0060217C" w:rsidRPr="00672A6A" w:rsidRDefault="0060217C" w:rsidP="007F2E63">
            <w:pPr>
              <w:ind w:left="77" w:right="161"/>
              <w:rPr>
                <w:rFonts w:cs="Linux Libertine"/>
                <w:sz w:val="18"/>
                <w:szCs w:val="18"/>
              </w:rPr>
            </w:pPr>
            <w:r w:rsidRPr="00672A6A">
              <w:rPr>
                <w:rFonts w:cs="Linux Libertine"/>
                <w:sz w:val="18"/>
                <w:szCs w:val="18"/>
              </w:rPr>
              <w:t>1 year and 6 months sentence</w:t>
            </w:r>
          </w:p>
        </w:tc>
      </w:tr>
      <w:tr w:rsidR="0060217C" w:rsidRPr="00672A6A" w14:paraId="467895CE" w14:textId="77777777" w:rsidTr="007F2E63">
        <w:trPr>
          <w:trHeight w:val="485"/>
        </w:trPr>
        <w:tc>
          <w:tcPr>
            <w:tcW w:w="8360" w:type="dxa"/>
            <w:gridSpan w:val="7"/>
          </w:tcPr>
          <w:p w14:paraId="004732E8" w14:textId="77777777" w:rsidR="0060217C" w:rsidRPr="00672A6A" w:rsidRDefault="0060217C" w:rsidP="007F2E63">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B17E5C8" w14:textId="77777777" w:rsidR="0060217C" w:rsidRPr="00672A6A" w:rsidRDefault="0060217C" w:rsidP="0060217C">
      <w:pPr>
        <w:pStyle w:val="ParagraphNormal"/>
        <w:rPr>
          <w:rFonts w:cs="Linux Libertine"/>
          <w:lang w:val="en-US"/>
        </w:rPr>
      </w:pPr>
    </w:p>
    <w:p w14:paraId="7ED6DCFB"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xml:space="preserve">. The </w:t>
      </w:r>
      <w:r w:rsidRPr="00672A6A">
        <w:rPr>
          <w:rFonts w:cs="Linux Libertine"/>
          <w:lang w:val="en-US"/>
        </w:rPr>
        <w:lastRenderedPageBreak/>
        <w:t>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60217C" w:rsidRPr="00672A6A" w14:paraId="22374E3F" w14:textId="77777777" w:rsidTr="007F2E6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3E8734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79B72C9"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18F7CDD" w14:textId="77777777" w:rsidR="0060217C" w:rsidRPr="00672A6A" w:rsidRDefault="0060217C" w:rsidP="007F2E63">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8B5D6B7" w14:textId="77777777" w:rsidR="0060217C" w:rsidRPr="00672A6A" w:rsidRDefault="0060217C" w:rsidP="007F2E63">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2FB1FAB" w14:textId="77777777" w:rsidR="0060217C" w:rsidRPr="00672A6A" w:rsidRDefault="0060217C" w:rsidP="007F2E63">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6FACB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E692181" w14:textId="77777777" w:rsidR="0060217C" w:rsidRPr="00672A6A" w:rsidRDefault="0060217C" w:rsidP="007F2E63">
            <w:pPr>
              <w:ind w:left="48" w:right="161"/>
              <w:jc w:val="both"/>
              <w:rPr>
                <w:rFonts w:cs="Linux Libertine"/>
                <w:sz w:val="18"/>
                <w:szCs w:val="18"/>
              </w:rPr>
            </w:pPr>
            <w:r w:rsidRPr="00672A6A">
              <w:rPr>
                <w:rFonts w:cs="Linux Libertine"/>
                <w:sz w:val="18"/>
                <w:szCs w:val="18"/>
              </w:rPr>
              <w:t>Punishment</w:t>
            </w:r>
          </w:p>
        </w:tc>
      </w:tr>
      <w:tr w:rsidR="0060217C" w:rsidRPr="00672A6A" w14:paraId="44903AB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C18E7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8270CD"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12E2398"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183DC2"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061684" w14:textId="77777777" w:rsidR="0060217C" w:rsidRPr="00672A6A" w:rsidRDefault="0060217C" w:rsidP="007F2E63">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A9F7F"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E580F0"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87E3C5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8B1C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3812F3"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23BEC63"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E87266"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798420"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EADF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F5D87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0A9755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E0A7C"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44FCF5"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A9088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B95F3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85921A" w14:textId="77777777" w:rsidR="0060217C" w:rsidRPr="00672A6A" w:rsidRDefault="0060217C" w:rsidP="007F2E63">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42A4D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BC60B"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2AF80BAA"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06EF7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1E24F6"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7CE50E"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6C354E"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45EEC3" w14:textId="77777777" w:rsidR="0060217C" w:rsidRPr="00672A6A" w:rsidRDefault="0060217C" w:rsidP="007F2E63">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5B197"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C658"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1D35261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E44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CE8E6D"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3AD060"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58D87B"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5A5D9" w14:textId="77777777" w:rsidR="0060217C" w:rsidRPr="00672A6A" w:rsidRDefault="0060217C" w:rsidP="007F2E63">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685464"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7A6303"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5A6DB84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3C69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6F84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9CECE8D"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D6B14A"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5C5B52" w14:textId="77777777" w:rsidR="0060217C" w:rsidRPr="00672A6A" w:rsidRDefault="0060217C" w:rsidP="007F2E63">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820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7EFAF1"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3899D610"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44707D"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C315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D1CDC5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2534"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93FE9" w14:textId="77777777" w:rsidR="0060217C" w:rsidRPr="00672A6A" w:rsidRDefault="0060217C" w:rsidP="007F2E63">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A5CFF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274BF6"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2E5E635D"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5F86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07A165"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C783F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1DC19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97ABAC" w14:textId="77777777" w:rsidR="0060217C" w:rsidRPr="00672A6A" w:rsidRDefault="0060217C" w:rsidP="007F2E63">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A1B0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51E0C" w14:textId="77777777" w:rsidR="0060217C" w:rsidRPr="00672A6A" w:rsidRDefault="0060217C" w:rsidP="007F2E63">
            <w:pPr>
              <w:ind w:left="48" w:right="161"/>
              <w:rPr>
                <w:rFonts w:cs="Linux Libertine"/>
                <w:sz w:val="18"/>
                <w:szCs w:val="18"/>
              </w:rPr>
            </w:pPr>
            <w:r w:rsidRPr="00672A6A">
              <w:rPr>
                <w:rFonts w:cs="Linux Libertine"/>
                <w:sz w:val="18"/>
                <w:szCs w:val="18"/>
              </w:rPr>
              <w:t>4 years sentence</w:t>
            </w:r>
          </w:p>
        </w:tc>
      </w:tr>
      <w:tr w:rsidR="0060217C" w:rsidRPr="00672A6A" w14:paraId="6AC1C0C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16B8A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B7D981" w14:textId="77777777" w:rsidR="0060217C" w:rsidRPr="00672A6A" w:rsidRDefault="0060217C" w:rsidP="007F2E63">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08201218"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62C93B" w14:textId="77777777" w:rsidR="0060217C" w:rsidRPr="00672A6A" w:rsidRDefault="0060217C" w:rsidP="007F2E63">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CEC435"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4A150B"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16477F" w14:textId="77777777" w:rsidR="0060217C" w:rsidRPr="00672A6A" w:rsidRDefault="0060217C" w:rsidP="007F2E63">
            <w:pPr>
              <w:ind w:left="48" w:right="161"/>
              <w:rPr>
                <w:rFonts w:cs="Linux Libertine"/>
                <w:sz w:val="18"/>
                <w:szCs w:val="18"/>
              </w:rPr>
            </w:pPr>
            <w:r w:rsidRPr="00672A6A">
              <w:rPr>
                <w:rFonts w:cs="Linux Libertine"/>
                <w:sz w:val="18"/>
                <w:szCs w:val="18"/>
              </w:rPr>
              <w:t>3 years and 6 months sentence</w:t>
            </w:r>
          </w:p>
        </w:tc>
      </w:tr>
      <w:tr w:rsidR="0060217C" w:rsidRPr="00672A6A" w14:paraId="07CEC88F"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0CA25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BD224C"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D9A20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93638"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11AFD4" w14:textId="77777777" w:rsidR="0060217C" w:rsidRPr="00672A6A" w:rsidRDefault="0060217C" w:rsidP="007F2E63">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3154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A54181"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714F0D1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0CF7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5501CC" w14:textId="77777777" w:rsidR="0060217C" w:rsidRPr="00672A6A" w:rsidRDefault="0060217C" w:rsidP="007F2E63">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5732AD99"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3AB327"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C093" w14:textId="77777777" w:rsidR="0060217C" w:rsidRPr="00672A6A" w:rsidRDefault="0060217C" w:rsidP="007F2E63">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A3A65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31106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0B8FD9F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71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441969"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B8F890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893D4E"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1B468" w14:textId="77777777" w:rsidR="0060217C" w:rsidRPr="00672A6A" w:rsidRDefault="0060217C" w:rsidP="007F2E63">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304D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8DD777"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68204308"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A94AD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AA0FB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42912D3"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C42FD2"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6B8ABF"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673BD"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2F5E6"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0D9CC96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878E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020397"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0508602"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1BF83"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CD4B1"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8447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6A175"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w:t>
            </w:r>
          </w:p>
        </w:tc>
      </w:tr>
      <w:tr w:rsidR="0060217C" w:rsidRPr="00672A6A" w14:paraId="4C0E2F3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E6CA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F4AF00" w14:textId="77777777" w:rsidR="0060217C" w:rsidRPr="00672A6A" w:rsidRDefault="0060217C" w:rsidP="007F2E63">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17EA8CE9"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8E81"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r w:rsidRPr="00672A6A">
              <w:rPr>
                <w:rFonts w:cs="Linux Libertine"/>
                <w:sz w:val="18"/>
                <w:szCs w:val="18"/>
              </w:rPr>
              <w:t xml:space="preserve"> (2009)</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63A5C1" w14:textId="77777777" w:rsidR="0060217C" w:rsidRPr="00672A6A" w:rsidRDefault="0060217C" w:rsidP="007F2E63">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AD47A"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60D6F"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5365912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374825"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D79F7C"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10E5567"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EF25EA"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8E3F27" w14:textId="77777777" w:rsidR="0060217C" w:rsidRPr="00672A6A" w:rsidRDefault="0060217C" w:rsidP="007F2E63">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97709"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8732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038BDF5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7F63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1A3FBD"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E0BD55A"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04D788"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D3D5E" w14:textId="77777777" w:rsidR="0060217C" w:rsidRPr="00672A6A" w:rsidRDefault="0060217C" w:rsidP="007F2E63">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B82B7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973CA"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660161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03764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DD56B0"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53700E"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FECC4A"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FE875" w14:textId="77777777" w:rsidR="0060217C" w:rsidRPr="00672A6A" w:rsidRDefault="0060217C" w:rsidP="007F2E63">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B5A57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99EC0D"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4393E22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F8D20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D9A74"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23B140F"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D3499"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2011)</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7D7C8"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DD36C"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49FD1" w14:textId="77777777" w:rsidR="0060217C" w:rsidRPr="00672A6A" w:rsidRDefault="0060217C" w:rsidP="007F2E63">
            <w:pPr>
              <w:ind w:left="48" w:right="161"/>
              <w:jc w:val="both"/>
              <w:rPr>
                <w:rFonts w:cs="Linux Libertine"/>
                <w:sz w:val="18"/>
                <w:szCs w:val="18"/>
              </w:rPr>
            </w:pPr>
            <w:r w:rsidRPr="00672A6A">
              <w:rPr>
                <w:rFonts w:cs="Linux Libertine"/>
                <w:sz w:val="18"/>
                <w:szCs w:val="18"/>
              </w:rPr>
              <w:t>10 years sentence</w:t>
            </w:r>
          </w:p>
        </w:tc>
      </w:tr>
      <w:tr w:rsidR="0060217C" w:rsidRPr="00672A6A" w14:paraId="3D9E840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574CA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250626"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69CB54"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AA222B"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Mandate of Divine Greatness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ED9E7E" w14:textId="77777777" w:rsidR="0060217C" w:rsidRPr="00672A6A" w:rsidRDefault="0060217C" w:rsidP="007F2E63">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E61D9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091CB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36D683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3CA0B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EE7CF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353C4268"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CC583D"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61FF71" w14:textId="77777777" w:rsidR="0060217C" w:rsidRPr="00672A6A" w:rsidRDefault="0060217C" w:rsidP="007F2E63">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915F6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04D119"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02B87B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722531"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9A137"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87AA1B4"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A77B8"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2012)</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EF951A" w14:textId="77777777" w:rsidR="0060217C" w:rsidRPr="00672A6A" w:rsidRDefault="0060217C" w:rsidP="007F2E63">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37D65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25D36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7FEAE74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02FA0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3FE539" w14:textId="77777777" w:rsidR="0060217C" w:rsidRPr="00672A6A" w:rsidRDefault="0060217C" w:rsidP="007F2E63">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9722F"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AE2A93"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A41768" w14:textId="77777777" w:rsidR="0060217C" w:rsidRPr="00672A6A" w:rsidRDefault="0060217C" w:rsidP="007F2E63">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22A7A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85A3D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1AF7029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B7563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72C06A"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A4C6CE9"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FB0EA4"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6DAE46" w14:textId="77777777" w:rsidR="0060217C" w:rsidRPr="00672A6A" w:rsidRDefault="0060217C" w:rsidP="007F2E63">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C3A7A6"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3437"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52831D7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A2D5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988EB" w14:textId="77777777" w:rsidR="0060217C" w:rsidRPr="00672A6A" w:rsidRDefault="0060217C" w:rsidP="007F2E63">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60A668F3"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51A5A"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A0D400"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F1CDA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66B6EB6"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41EB87A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0D9CB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3084E" w14:textId="77777777" w:rsidR="0060217C" w:rsidRPr="00672A6A" w:rsidRDefault="0060217C" w:rsidP="007F2E63">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3AA265AA"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22EF9F"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2013)</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4F5776" w14:textId="77777777" w:rsidR="0060217C" w:rsidRPr="00672A6A" w:rsidRDefault="0060217C" w:rsidP="007F2E63">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DB4C9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1738D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B77925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C0412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903815"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4C438FA"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CA7CE7"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2014)</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268418" w14:textId="77777777" w:rsidR="0060217C" w:rsidRPr="00672A6A" w:rsidRDefault="0060217C" w:rsidP="007F2E63">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A66A8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1A6C5" w14:textId="77777777" w:rsidR="0060217C" w:rsidRPr="00672A6A" w:rsidRDefault="0060217C" w:rsidP="007F2E63">
            <w:pPr>
              <w:ind w:left="48" w:right="161"/>
              <w:jc w:val="both"/>
              <w:rPr>
                <w:rFonts w:cs="Linux Libertine"/>
                <w:sz w:val="18"/>
                <w:szCs w:val="18"/>
              </w:rPr>
            </w:pPr>
            <w:r w:rsidRPr="00672A6A">
              <w:rPr>
                <w:rFonts w:cs="Linux Libertine"/>
                <w:sz w:val="18"/>
                <w:szCs w:val="18"/>
              </w:rPr>
              <w:t>3 years sentence</w:t>
            </w:r>
          </w:p>
        </w:tc>
      </w:tr>
      <w:tr w:rsidR="0060217C" w:rsidRPr="00672A6A" w14:paraId="230CEFB5" w14:textId="77777777" w:rsidTr="007F2E63">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368F24"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91E2901" w14:textId="77777777" w:rsidR="0060217C" w:rsidRPr="00672A6A" w:rsidRDefault="0060217C" w:rsidP="007F2E63">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0517C570"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BFE0465" w14:textId="77777777" w:rsidR="0060217C" w:rsidRPr="00672A6A" w:rsidRDefault="0060217C" w:rsidP="007F2E63">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AFB850F" w14:textId="77777777" w:rsidR="0060217C" w:rsidRPr="00672A6A" w:rsidRDefault="0060217C" w:rsidP="007F2E63">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E2C7F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C2C859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 a</w:t>
            </w:r>
          </w:p>
        </w:tc>
      </w:tr>
      <w:tr w:rsidR="0060217C" w:rsidRPr="00672A6A" w14:paraId="474B76A5" w14:textId="77777777" w:rsidTr="007F2E63">
        <w:trPr>
          <w:trHeight w:val="530"/>
        </w:trPr>
        <w:tc>
          <w:tcPr>
            <w:tcW w:w="8370" w:type="dxa"/>
            <w:gridSpan w:val="7"/>
            <w:tcBorders>
              <w:top w:val="single" w:sz="4" w:space="0" w:color="auto"/>
            </w:tcBorders>
            <w:tcMar>
              <w:top w:w="20" w:type="dxa"/>
              <w:left w:w="20" w:type="dxa"/>
              <w:bottom w:w="20" w:type="dxa"/>
              <w:right w:w="20" w:type="dxa"/>
            </w:tcMar>
          </w:tcPr>
          <w:p w14:paraId="4254B909" w14:textId="77777777" w:rsidR="0060217C" w:rsidRPr="00672A6A" w:rsidRDefault="0060217C" w:rsidP="007F2E63">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351372C1" w14:textId="77777777" w:rsidR="0060217C" w:rsidRPr="00672A6A" w:rsidRDefault="0060217C" w:rsidP="0060217C">
      <w:pPr>
        <w:pStyle w:val="ParagraphNormal"/>
        <w:rPr>
          <w:rFonts w:cs="Linux Libertine"/>
          <w:lang w:val="en-US"/>
        </w:rPr>
      </w:pPr>
      <w:r w:rsidRPr="00672A6A">
        <w:rPr>
          <w:rFonts w:cs="Linux Libertine"/>
          <w:lang w:val="en-US"/>
        </w:rPr>
        <w:t>This research includes 62 blasphemy cases from 1965 to 2018. Figure 8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462635A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w:lastRenderedPageBreak/>
        <mc:AlternateContent>
          <mc:Choice Requires="wpg">
            <w:drawing>
              <wp:anchor distT="0" distB="0" distL="114300" distR="114300" simplePos="0" relativeHeight="251663360" behindDoc="0" locked="0" layoutInCell="1" allowOverlap="1" wp14:anchorId="28CC2878" wp14:editId="3B3955CA">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CC2878" id="Group 3" o:spid="_x0000_s1027" style="position:absolute;left:0;text-align:left;margin-left:23.05pt;margin-top:20.3pt;width:372.3pt;height:234.85pt;z-index:251663360"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8"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21" o:title="Chart, pie chart&#10;&#10;Description automatically generated"/>
                </v:shape>
                <v:shape id="Text Box 41" o:spid="_x0000_s1029"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v:textbox>
                </v:shape>
                <w10:wrap type="topAndBottom"/>
              </v:group>
            </w:pict>
          </mc:Fallback>
        </mc:AlternateContent>
      </w:r>
    </w:p>
    <w:p w14:paraId="42E4EB7C" w14:textId="77777777" w:rsidR="0060217C" w:rsidRPr="00672A6A" w:rsidRDefault="0060217C" w:rsidP="0060217C">
      <w:pPr>
        <w:pStyle w:val="ParagraphNormal"/>
        <w:rPr>
          <w:rFonts w:cs="Linux Libertine"/>
          <w:lang w:val="en-US"/>
        </w:rPr>
      </w:pPr>
      <w:r w:rsidRPr="00672A6A">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672A6A">
        <w:rPr>
          <w:rFonts w:cs="Linux Libertine"/>
          <w:lang w:val="en-US"/>
        </w:rPr>
        <w:t>.</w:t>
      </w:r>
    </w:p>
    <w:p w14:paraId="632AC724" w14:textId="77777777" w:rsidR="0060217C" w:rsidRPr="00672A6A" w:rsidRDefault="0060217C" w:rsidP="0060217C">
      <w:pPr>
        <w:pStyle w:val="ParagraphNormal"/>
        <w:rPr>
          <w:rFonts w:cs="Linux Libertine"/>
          <w:lang w:val="en-US"/>
        </w:rPr>
      </w:pPr>
    </w:p>
    <w:p w14:paraId="7B269AC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mc:AlternateContent>
          <mc:Choice Requires="wpg">
            <w:drawing>
              <wp:anchor distT="0" distB="0" distL="114300" distR="114300" simplePos="0" relativeHeight="251665408" behindDoc="0" locked="0" layoutInCell="1" allowOverlap="1" wp14:anchorId="219D0A31" wp14:editId="209CAB2E">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9D0A31" id="Group 4" o:spid="_x0000_s1030" style="position:absolute;left:0;text-align:left;margin-left:20.7pt;margin-top:0;width:374pt;height:241.8pt;z-index:25166540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ljel6F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">
                <v:shape id="Picture 11" o:spid="_x0000_s1031"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23" o:title="Chart&#10;&#10;Description automatically generated with low confidence"/>
                </v:shape>
                <v:shape id="Text Box 42" o:spid="_x0000_s1032"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130C90F3"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w:lastRenderedPageBreak/>
        <mc:AlternateContent>
          <mc:Choice Requires="wpg">
            <w:drawing>
              <wp:anchor distT="0" distB="0" distL="114300" distR="114300" simplePos="0" relativeHeight="251664384" behindDoc="0" locked="0" layoutInCell="1" allowOverlap="1" wp14:anchorId="355FD216" wp14:editId="380B6FAF">
                <wp:simplePos x="0" y="0"/>
                <wp:positionH relativeFrom="column">
                  <wp:posOffset>109855</wp:posOffset>
                </wp:positionH>
                <wp:positionV relativeFrom="paragraph">
                  <wp:posOffset>4267886</wp:posOffset>
                </wp:positionV>
                <wp:extent cx="5197475" cy="3489325"/>
                <wp:effectExtent l="0" t="0" r="0" b="3175"/>
                <wp:wrapTopAndBottom/>
                <wp:docPr id="7" name="Group 7"/>
                <wp:cNvGraphicFramePr/>
                <a:graphic xmlns:a="http://schemas.openxmlformats.org/drawingml/2006/main">
                  <a:graphicData uri="http://schemas.microsoft.com/office/word/2010/wordprocessingGroup">
                    <wpg:wgp>
                      <wpg:cNvGrpSpPr/>
                      <wpg:grpSpPr>
                        <a:xfrm>
                          <a:off x="0" y="0"/>
                          <a:ext cx="5197475" cy="3489325"/>
                          <a:chOff x="0" y="0"/>
                          <a:chExt cx="5197475" cy="3489325"/>
                        </a:xfrm>
                      </wpg:grpSpPr>
                      <pic:pic xmlns:pic="http://schemas.openxmlformats.org/drawingml/2006/picture">
                        <pic:nvPicPr>
                          <pic:cNvPr id="43" name="Picture 43" descr="Chart, pie chart&#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197475" cy="2981325"/>
                          </a:xfrm>
                          <a:prstGeom prst="rect">
                            <a:avLst/>
                          </a:prstGeom>
                        </pic:spPr>
                      </pic:pic>
                      <wps:wsp>
                        <wps:cNvPr id="44" name="Text Box 44"/>
                        <wps:cNvSpPr txBox="1"/>
                        <wps:spPr>
                          <a:xfrm>
                            <a:off x="256032" y="3130550"/>
                            <a:ext cx="4769485" cy="358775"/>
                          </a:xfrm>
                          <a:prstGeom prst="rect">
                            <a:avLst/>
                          </a:prstGeom>
                          <a:solidFill>
                            <a:prstClr val="white"/>
                          </a:solidFill>
                          <a:ln>
                            <a:noFill/>
                          </a:ln>
                        </wps:spPr>
                        <wps:txbx>
                          <w:txbxContent>
                            <w:p w14:paraId="1E6BC1F2"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26FC16CA" w14:textId="77777777" w:rsidR="0060217C" w:rsidRPr="007817F6" w:rsidRDefault="0060217C" w:rsidP="0060217C">
                              <w:pPr>
                                <w:jc w:val="center"/>
                                <w:rPr>
                                  <w:sz w:val="16"/>
                                  <w:szCs w:val="16"/>
                                </w:rPr>
                              </w:pPr>
                              <w:r w:rsidRPr="007817F6">
                                <w:rPr>
                                  <w:sz w:val="16"/>
                                  <w:szCs w:val="16"/>
                                </w:rPr>
                                <w:t xml:space="preserve">Source: The Supreme Court Directory </w:t>
                              </w:r>
                              <w:proofErr w:type="spellStart"/>
                              <w:r w:rsidRPr="007817F6">
                                <w:rPr>
                                  <w:sz w:val="16"/>
                                  <w:szCs w:val="16"/>
                                </w:rPr>
                                <w:t>analysed</w:t>
                              </w:r>
                              <w:proofErr w:type="spellEnd"/>
                              <w:r w:rsidRPr="007817F6">
                                <w:rPr>
                                  <w:sz w:val="16"/>
                                  <w:szCs w:val="16"/>
                                </w:rPr>
                                <w:t xml:space="preserve"> by the writer based on the data on Table provides on Append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55FD216" id="Group 7" o:spid="_x0000_s1033" style="position:absolute;left:0;text-align:left;margin-left:8.65pt;margin-top:336.05pt;width:409.25pt;height:274.75pt;z-index:251664384" coordsize="51974,3489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">
                <v:shape id="Picture 43" o:spid="_x0000_s1034" type="#_x0000_t75" alt="Chart, pie chart&#10;&#10;Description automatically generated" style="position:absolute;width:51974;height:29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">
                  <v:imagedata r:id="rId25" o:title="Chart, pie chart&#10;&#10;Description automatically generated"/>
                </v:shape>
                <v:shape id="Text Box 44" o:spid="_x0000_s1035" type="#_x0000_t202" style="position:absolute;left:2560;top:31305;width:4769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" stroked="f">
                  <v:textbox style="mso-fit-shape-to-text:t" inset="0,0,0,0">
                    <w:txbxContent>
                      <w:p w14:paraId="1E6BC1F2"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10</w:t>
                        </w:r>
                        <w:r w:rsidRPr="007817F6">
                          <w:rPr>
                            <w:noProof/>
                            <w:sz w:val="16"/>
                            <w:szCs w:val="16"/>
                          </w:rPr>
                          <w:fldChar w:fldCharType="end"/>
                        </w:r>
                        <w:r w:rsidRPr="007817F6">
                          <w:rPr>
                            <w:sz w:val="16"/>
                            <w:szCs w:val="16"/>
                          </w:rPr>
                          <w:t>. The Victims of blasphemy cases from 1965 to 2018</w:t>
                        </w:r>
                      </w:p>
                      <w:p w14:paraId="26FC16CA" w14:textId="77777777" w:rsidR="0060217C" w:rsidRPr="007817F6" w:rsidRDefault="0060217C" w:rsidP="0060217C">
                        <w:pPr>
                          <w:jc w:val="center"/>
                          <w:rPr>
                            <w:sz w:val="16"/>
                            <w:szCs w:val="16"/>
                          </w:rPr>
                        </w:pPr>
                        <w:r w:rsidRPr="007817F6">
                          <w:rPr>
                            <w:sz w:val="16"/>
                            <w:szCs w:val="16"/>
                          </w:rPr>
                          <w:t xml:space="preserve">Source: The Supreme Court Directory </w:t>
                        </w:r>
                        <w:proofErr w:type="spellStart"/>
                        <w:r w:rsidRPr="007817F6">
                          <w:rPr>
                            <w:sz w:val="16"/>
                            <w:szCs w:val="16"/>
                          </w:rPr>
                          <w:t>analysed</w:t>
                        </w:r>
                        <w:proofErr w:type="spellEnd"/>
                        <w:r w:rsidRPr="007817F6">
                          <w:rPr>
                            <w:sz w:val="16"/>
                            <w:szCs w:val="16"/>
                          </w:rPr>
                          <w:t xml:space="preserve"> by the writer based on the data on Table provides on Appendix.</w:t>
                        </w:r>
                      </w:p>
                    </w:txbxContent>
                  </v:textbox>
                </v:shape>
                <w10:wrap type="topAndBottom"/>
              </v:group>
            </w:pict>
          </mc:Fallback>
        </mc:AlternateContent>
      </w:r>
      <w:r w:rsidRPr="00672A6A">
        <w:rPr>
          <w:rFonts w:cs="Linux Libertine"/>
          <w:lang w:val="en-US"/>
        </w:rPr>
        <w:t>Meanwhile, figure 10 shows that most blasphemy victims are Muslim (84%), Christian (5%), Catholic (2%), and Hindu (2%). Muslim community gains more from blasphemy law. The legislation protects the most popular religions. 7% of victims are unidentified.</w:t>
      </w:r>
    </w:p>
    <w:p w14:paraId="642166DC" w14:textId="77777777" w:rsidR="0060217C" w:rsidRPr="00672A6A" w:rsidRDefault="0060217C" w:rsidP="0060217C">
      <w:pPr>
        <w:pStyle w:val="ParagraphNormal"/>
        <w:ind w:firstLine="0"/>
        <w:rPr>
          <w:rFonts w:cs="Linux Libertine"/>
          <w:lang w:val="en-US"/>
        </w:rPr>
      </w:pPr>
    </w:p>
    <w:p w14:paraId="7073E2AE" w14:textId="77777777" w:rsidR="0060217C" w:rsidRPr="00672A6A" w:rsidRDefault="0060217C" w:rsidP="0060217C">
      <w:pPr>
        <w:pStyle w:val="ParagraphNormal"/>
        <w:rPr>
          <w:rFonts w:cs="Linux Libertine"/>
          <w:lang w:val="en-US"/>
        </w:rPr>
      </w:pPr>
    </w:p>
    <w:p w14:paraId="6EC6A4D0" w14:textId="77777777" w:rsidR="0060217C" w:rsidRPr="00672A6A" w:rsidRDefault="0060217C" w:rsidP="0060217C">
      <w:pPr>
        <w:tabs>
          <w:tab w:val="left" w:pos="1169"/>
        </w:tabs>
        <w:rPr>
          <w:rFonts w:cs="Linux Libertine"/>
        </w:rPr>
      </w:pPr>
    </w:p>
    <w:p w14:paraId="55ADB87F" w14:textId="13231697" w:rsidR="0060217C" w:rsidRPr="00672A6A" w:rsidRDefault="004C7AD8" w:rsidP="0060217C">
      <w:pPr>
        <w:pStyle w:val="Heading3"/>
        <w:rPr>
          <w:rFonts w:cs="Linux Libertine"/>
        </w:rPr>
      </w:pPr>
      <w:r>
        <w:rPr>
          <w:rFonts w:cs="Linux Libertine"/>
        </w:rPr>
        <w:t>5.</w:t>
      </w:r>
      <w:r w:rsidR="0060217C" w:rsidRPr="00672A6A">
        <w:rPr>
          <w:rFonts w:cs="Linux Libertine"/>
        </w:rPr>
        <w:t xml:space="preserve">2.2 </w:t>
      </w:r>
      <w:r w:rsidR="0060217C" w:rsidRPr="00672A6A">
        <w:rPr>
          <w:rFonts w:cs="Linux Libertine"/>
        </w:rPr>
        <w:tab/>
        <w:t>Factors and Actors Influence the Enforcement of the Indonesia’s ABL</w:t>
      </w:r>
    </w:p>
    <w:p w14:paraId="5B6BF325" w14:textId="77777777" w:rsidR="0060217C" w:rsidRPr="00672A6A" w:rsidRDefault="0060217C" w:rsidP="0060217C">
      <w:pPr>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2011D6E" w14:textId="77777777" w:rsidR="0060217C" w:rsidRPr="00672A6A" w:rsidRDefault="0060217C" w:rsidP="0060217C">
      <w:pPr>
        <w:ind w:firstLine="720"/>
        <w:jc w:val="both"/>
        <w:rPr>
          <w:rFonts w:cs="Linux Libertine"/>
        </w:rPr>
      </w:pPr>
      <w:r w:rsidRPr="00672A6A">
        <w:rPr>
          <w:rFonts w:cs="Linux Libertine"/>
        </w:rPr>
        <w:t xml:space="preserve">Another factor that influences the enforcement of anti-blasphemy laws is political stability. In some countries, anti-blasphemy laws are used as a tool to maintain political control and suppress dissent. For example, in Saudi Arabia, </w:t>
      </w:r>
      <w:r w:rsidRPr="00672A6A">
        <w:rPr>
          <w:rFonts w:cs="Linux Libertine"/>
        </w:rPr>
        <w:lastRenderedPageBreak/>
        <w:t>criticism of the royal family or Islam can result in imprisonment or even execution (Freedom House, 2021). In such cases, the enforcement of anti-blasphemy laws is used to suppress political opposition and maintain the status quo.</w:t>
      </w:r>
    </w:p>
    <w:p w14:paraId="7E3002CA" w14:textId="77777777" w:rsidR="0060217C" w:rsidRPr="00672A6A" w:rsidRDefault="0060217C" w:rsidP="0060217C">
      <w:pPr>
        <w:jc w:val="both"/>
        <w:rPr>
          <w:rFonts w:cs="Linux Libertine"/>
        </w:rPr>
      </w:pPr>
    </w:p>
    <w:p w14:paraId="7F66CA42" w14:textId="5C993FC3" w:rsidR="0060217C" w:rsidRPr="00672A6A" w:rsidRDefault="0060217C" w:rsidP="0060217C">
      <w:pPr>
        <w:ind w:firstLine="720"/>
        <w:jc w:val="both"/>
        <w:rPr>
          <w:rFonts w:cs="Linux Libertine"/>
        </w:rPr>
      </w:pPr>
      <w:r w:rsidRPr="00672A6A">
        <w:rPr>
          <w:rFonts w:cs="Linux Libertine"/>
        </w:rPr>
        <w:t>In conclusion, the enforcement of anti-blasphemy laws in the world is influenced by various factors and actors, including religion, political stability, and the international community. While some argue that these laws protect religious sensitivities and uphold moral values, others argue that they can be used to restrict freedom of expression, incite religious intolerance and violence, and justify human rights abuses. As such, it is important for governments to carefully consider the impact of these laws on human rights and social harmony, and to strike a balance between protecting religious sensitivities and upholding fundamental human rights.</w:t>
      </w:r>
    </w:p>
    <w:p w14:paraId="7C4BB009" w14:textId="77777777" w:rsidR="009510D5" w:rsidRPr="00672A6A" w:rsidRDefault="009510D5" w:rsidP="009510D5">
      <w:pPr>
        <w:pStyle w:val="Heading3"/>
        <w:rPr>
          <w:rFonts w:cs="Linux Libertine"/>
        </w:rPr>
      </w:pPr>
    </w:p>
    <w:p w14:paraId="136C2A0E" w14:textId="2F4EC797" w:rsidR="009510D5" w:rsidRPr="00672A6A" w:rsidRDefault="009510D5" w:rsidP="009510D5">
      <w:pPr>
        <w:pStyle w:val="Heading3"/>
        <w:rPr>
          <w:rFonts w:cs="Linux Libertine"/>
        </w:rPr>
      </w:pPr>
      <w:r w:rsidRPr="00672A6A">
        <w:rPr>
          <w:rFonts w:cs="Linux Libertine"/>
        </w:rPr>
        <w:t xml:space="preserve">5.2.3 </w:t>
      </w:r>
      <w:r w:rsidRPr="00672A6A">
        <w:rPr>
          <w:rFonts w:cs="Linux Libertine"/>
        </w:rPr>
        <w:tab/>
        <w:t>Actors Influence Court Rules on Blasphemy Cases</w:t>
      </w:r>
    </w:p>
    <w:p w14:paraId="30CC1181" w14:textId="77777777" w:rsidR="0060217C" w:rsidRPr="00672A6A" w:rsidRDefault="0060217C" w:rsidP="0060217C">
      <w:pPr>
        <w:ind w:firstLine="720"/>
        <w:jc w:val="both"/>
        <w:rPr>
          <w:rFonts w:cs="Linux Libertine"/>
        </w:rPr>
      </w:pPr>
      <w:r w:rsidRPr="00672A6A">
        <w:rPr>
          <w:rFonts w:cs="Linux Libertine"/>
        </w:rPr>
        <w:t>T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1FC85CE7" w14:textId="77777777" w:rsidR="0060217C" w:rsidRPr="00672A6A" w:rsidRDefault="0060217C" w:rsidP="0060217C">
      <w:pPr>
        <w:ind w:firstLine="720"/>
        <w:jc w:val="both"/>
        <w:rPr>
          <w:rFonts w:cs="Linux Libertine"/>
        </w:rPr>
      </w:pPr>
    </w:p>
    <w:p w14:paraId="48B17B24" w14:textId="77777777" w:rsidR="009510D5" w:rsidRPr="00672A6A" w:rsidRDefault="009510D5" w:rsidP="009510D5">
      <w:pPr>
        <w:rPr>
          <w:rFonts w:cs="Linux Libertine"/>
        </w:rPr>
      </w:pPr>
    </w:p>
    <w:p w14:paraId="37962963" w14:textId="13FDE0DC" w:rsidR="009510D5" w:rsidRPr="00672A6A" w:rsidRDefault="009510D5" w:rsidP="009510D5">
      <w:pPr>
        <w:pStyle w:val="Heading2"/>
        <w:rPr>
          <w:rFonts w:cs="Linux Libertine"/>
        </w:rPr>
      </w:pPr>
      <w:r w:rsidRPr="00672A6A">
        <w:rPr>
          <w:rFonts w:cs="Linux Libertine"/>
        </w:rPr>
        <w:t xml:space="preserve">5.3 </w:t>
      </w:r>
      <w:r w:rsidRPr="00672A6A">
        <w:rPr>
          <w:rFonts w:cs="Linux Libertine"/>
        </w:rPr>
        <w:tab/>
        <w:t>Discussion and Analysis</w:t>
      </w:r>
    </w:p>
    <w:p w14:paraId="16BE8DB0" w14:textId="10375C1B" w:rsidR="009510D5" w:rsidRPr="00672A6A" w:rsidRDefault="009510D5" w:rsidP="009510D5">
      <w:pPr>
        <w:pStyle w:val="Heading3"/>
        <w:rPr>
          <w:rFonts w:cs="Linux Libertine"/>
        </w:rPr>
      </w:pPr>
      <w:r w:rsidRPr="00672A6A">
        <w:rPr>
          <w:rFonts w:cs="Linux Libertine"/>
        </w:rPr>
        <w:t xml:space="preserve">5.3.1 </w:t>
      </w:r>
      <w:r w:rsidRPr="00672A6A">
        <w:rPr>
          <w:rFonts w:cs="Linux Libertine"/>
        </w:rPr>
        <w:tab/>
        <w:t>Political Manipulation of Religion Shaped Court Decision.</w:t>
      </w:r>
    </w:p>
    <w:p w14:paraId="48E52C35" w14:textId="57CA36E0" w:rsidR="00EB123F" w:rsidRPr="00672A6A" w:rsidRDefault="009510D5" w:rsidP="009510D5">
      <w:pPr>
        <w:pStyle w:val="Heading4"/>
        <w:rPr>
          <w:rFonts w:cs="Linux Libertine"/>
          <w:b/>
          <w:bCs/>
        </w:rPr>
      </w:pPr>
      <w:r w:rsidRPr="00672A6A">
        <w:rPr>
          <w:rFonts w:cs="Linux Libertine"/>
          <w:b/>
          <w:bCs/>
        </w:rPr>
        <w:t xml:space="preserve">5.3.1.1 </w:t>
      </w:r>
      <w:r w:rsidRPr="00672A6A">
        <w:rPr>
          <w:rFonts w:cs="Linux Libertine"/>
          <w:b/>
          <w:bCs/>
        </w:rPr>
        <w:tab/>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w:t>
      </w:r>
      <w:r w:rsidRPr="00672A6A">
        <w:rPr>
          <w:rFonts w:cs="Linux Libertine"/>
          <w:lang w:val="en-US" w:eastAsia="en-GB" w:bidi="ar-SA"/>
        </w:rPr>
        <w:lastRenderedPageBreak/>
        <w:t xml:space="preserve">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53"/>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54"/>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55"/>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w:t>
      </w:r>
      <w:r w:rsidRPr="00672A6A">
        <w:rPr>
          <w:rFonts w:cs="Linux Libertine"/>
          <w:lang w:val="en-US"/>
        </w:rPr>
        <w:lastRenderedPageBreak/>
        <w:t>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56"/>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57"/>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58"/>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w:t>
      </w:r>
      <w:r w:rsidRPr="00672A6A">
        <w:rPr>
          <w:rFonts w:cs="Linux Libertine"/>
          <w:lang w:val="en-US"/>
        </w:rPr>
        <w:lastRenderedPageBreak/>
        <w:t xml:space="preserve">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0713BFF0" w14:textId="77777777" w:rsidR="00EB123F" w:rsidRPr="00672A6A" w:rsidRDefault="00EB123F" w:rsidP="00EB123F">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4A7C0642" w14:textId="77777777" w:rsidR="00EB123F" w:rsidRPr="00672A6A" w:rsidRDefault="00EB123F" w:rsidP="009510D5">
      <w:pPr>
        <w:pStyle w:val="Heading4"/>
        <w:rPr>
          <w:rFonts w:cs="Linux Libertine"/>
        </w:rPr>
      </w:pPr>
    </w:p>
    <w:p w14:paraId="5D3B4DEC" w14:textId="739E97BD" w:rsidR="00EB123F" w:rsidRPr="00672A6A" w:rsidRDefault="004C7AD8" w:rsidP="004C7AD8">
      <w:pPr>
        <w:pStyle w:val="Heading3"/>
        <w:rPr>
          <w:rFonts w:cs="Linux Libertine"/>
        </w:rPr>
      </w:pPr>
      <w:bookmarkStart w:id="4" w:name="_Toc118302780"/>
      <w:bookmarkStart w:id="5" w:name="_Toc121200589"/>
      <w:r>
        <w:rPr>
          <w:rFonts w:cs="Linux Libertine"/>
        </w:rPr>
        <w:t xml:space="preserve">5.3.2 </w:t>
      </w:r>
      <w:r>
        <w:rPr>
          <w:rFonts w:cs="Linux Libertine"/>
        </w:rPr>
        <w:tab/>
      </w:r>
      <w:r w:rsidR="00EB123F" w:rsidRPr="00672A6A">
        <w:rPr>
          <w:rFonts w:cs="Linux Libertine"/>
        </w:rPr>
        <w:t>The Government interference toward religion</w:t>
      </w:r>
      <w:bookmarkEnd w:id="4"/>
      <w:bookmarkEnd w:id="5"/>
    </w:p>
    <w:p w14:paraId="080E8041" w14:textId="77777777" w:rsidR="00601A07" w:rsidRPr="00672A6A" w:rsidRDefault="00601A07" w:rsidP="00601A07">
      <w:pPr>
        <w:rPr>
          <w:rFonts w:cs="Linux Libertine"/>
        </w:rPr>
      </w:pPr>
    </w:p>
    <w:p w14:paraId="41D269F3" w14:textId="77777777"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xml:space="preserve">, were victims of vigilante justice, as </w:t>
      </w:r>
      <w:r w:rsidRPr="00672A6A">
        <w:rPr>
          <w:rFonts w:cs="Linux Libertine"/>
          <w:lang w:val="en-US"/>
        </w:rPr>
        <w:lastRenderedPageBreak/>
        <w:t>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59"/>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60"/>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w:t>
      </w:r>
      <w:r w:rsidRPr="00672A6A">
        <w:rPr>
          <w:rFonts w:cs="Linux Libertine"/>
          <w:lang w:val="en-US" w:eastAsia="en-GB" w:bidi="ar-SA"/>
        </w:rPr>
        <w:lastRenderedPageBreak/>
        <w:t xml:space="preserve">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61"/>
      </w:r>
    </w:p>
    <w:p w14:paraId="795E95A1"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w:t>
      </w:r>
      <w:r w:rsidRPr="00672A6A">
        <w:rPr>
          <w:rFonts w:cs="Linux Libertine"/>
          <w:i/>
          <w:iCs/>
          <w:lang w:val="en-US" w:eastAsia="en-GB" w:bidi="ar-SA"/>
        </w:rPr>
        <w:t>Gafatar</w:t>
      </w:r>
      <w:r w:rsidRPr="00672A6A">
        <w:rPr>
          <w:rFonts w:cs="Linux Libertine"/>
          <w:lang w:val="en-US" w:eastAsia="en-GB" w:bidi="ar-SA"/>
        </w:rPr>
        <w:t xml:space="preserve"> members experienced various forms of violence. In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GAFATAR (Nusantara Sunrise Movement), the defendants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sidRPr="00672A6A">
        <w:rPr>
          <w:rFonts w:cs="Linux Libertine"/>
          <w:lang w:val="en-US" w:eastAsia="en-GB" w:bidi="ar-SA"/>
        </w:rPr>
        <w:t xml:space="preserve">) are found guilty under Art. 156a of the Indonesian Criminal Code for mixing the teachings of Islam, Judaism, and Christianity. Government pressure on Gafatar continued. On January 14, Home Affairs Minister 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w:t>
      </w:r>
      <w:r w:rsidRPr="00672A6A">
        <w:rPr>
          <w:rFonts w:cs="Linux Libertine"/>
          <w:lang w:val="en-US" w:eastAsia="en-GB" w:bidi="ar-SA"/>
        </w:rPr>
        <w:lastRenderedPageBreak/>
        <w:t xml:space="preserve">in prison, </w:t>
      </w:r>
      <w:r w:rsidRPr="00672A6A">
        <w:rPr>
          <w:rFonts w:cs="Linux Libertine"/>
          <w:lang w:val="en-US"/>
        </w:rPr>
        <w:t>based on the 1965 blasphemy crime article.”</w:t>
      </w:r>
      <w:r w:rsidRPr="00672A6A">
        <w:rPr>
          <w:rStyle w:val="FootnoteReference"/>
          <w:rFonts w:cs="Linux Libertine"/>
          <w:lang w:val="en-US"/>
        </w:rPr>
        <w:footnoteReference w:id="62"/>
      </w:r>
      <w:r w:rsidRPr="00672A6A">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3"/>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e, ex-Gafatar members, deeply regret and strongly condemn actions in the form of systematic forced evictions, destruction of fires and looting of assets on land that we legally own.”</w:t>
      </w:r>
      <w:r w:rsidRPr="00672A6A">
        <w:rPr>
          <w:rStyle w:val="FootnoteReference"/>
          <w:rFonts w:cs="Linux Libertine"/>
          <w:lang w:val="en-US"/>
        </w:rPr>
        <w:footnoteReference w:id="64"/>
      </w:r>
    </w:p>
    <w:p w14:paraId="3C9F2BD0"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sion that she had insulted religion (Islam) was not backed by adequate evidence and witnesses. But randomly, t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65"/>
      </w:r>
    </w:p>
    <w:p w14:paraId="41609AD0" w14:textId="77777777" w:rsidR="00EB123F" w:rsidRPr="00672A6A" w:rsidRDefault="00EB123F" w:rsidP="00EB123F">
      <w:pPr>
        <w:pStyle w:val="ParagraphNormal"/>
        <w:rPr>
          <w:rFonts w:cs="Linux Libertine"/>
          <w:color w:val="252525"/>
          <w:lang w:val="en-US" w:eastAsia="en-GB" w:bidi="ar-SA"/>
        </w:rPr>
      </w:pPr>
      <w:r w:rsidRPr="00672A6A">
        <w:rPr>
          <w:rFonts w:cs="Linux Libertine"/>
          <w:color w:val="252525"/>
          <w:lang w:val="en-US"/>
        </w:rPr>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w:t>
      </w:r>
      <w:r w:rsidRPr="00672A6A">
        <w:rPr>
          <w:rFonts w:cs="Linux Libertine"/>
          <w:color w:val="252525"/>
          <w:lang w:val="en-US"/>
        </w:rPr>
        <w:lastRenderedPageBreak/>
        <w:t xml:space="preserve">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77777777" w:rsidR="00601A07" w:rsidRPr="00672A6A" w:rsidRDefault="00601A07" w:rsidP="00601A07">
      <w:pPr>
        <w:pStyle w:val="Heading3"/>
        <w:rPr>
          <w:rFonts w:cs="Linux Libertine"/>
        </w:rPr>
      </w:pPr>
    </w:p>
    <w:p w14:paraId="11ACC8C3" w14:textId="7C12A680" w:rsidR="009510D5" w:rsidRPr="00672A6A" w:rsidRDefault="004C7AD8" w:rsidP="004C7AD8">
      <w:pPr>
        <w:pStyle w:val="Heading3"/>
        <w:ind w:left="0" w:firstLine="0"/>
        <w:rPr>
          <w:rFonts w:cs="Linux Libertine"/>
        </w:rPr>
      </w:pPr>
      <w:r>
        <w:rPr>
          <w:rFonts w:cs="Linux Libertine"/>
        </w:rPr>
        <w:t xml:space="preserve">5.3.3 </w:t>
      </w:r>
      <w:r>
        <w:rPr>
          <w:rFonts w:cs="Linux Libertine"/>
        </w:rPr>
        <w:tab/>
      </w:r>
      <w:r w:rsidR="009510D5" w:rsidRPr="00672A6A">
        <w:rPr>
          <w:rFonts w:cs="Linux Libertine"/>
        </w:rPr>
        <w:t>Popularism of Religion and Independency of Judiciary.</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w:t>
      </w:r>
      <w:r w:rsidRPr="00672A6A">
        <w:rPr>
          <w:rFonts w:cs="Linux Libertine"/>
          <w:lang w:val="en-US" w:eastAsia="en-GB" w:bidi="ar-SA"/>
        </w:rPr>
        <w:lastRenderedPageBreak/>
        <w:t xml:space="preserve">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w:t>
      </w:r>
      <w:r w:rsidRPr="00672A6A">
        <w:rPr>
          <w:rFonts w:cs="Linux Libertine"/>
          <w:lang w:val="en-US" w:eastAsia="en-GB" w:bidi="ar-SA"/>
        </w:rPr>
        <w:lastRenderedPageBreak/>
        <w:t xml:space="preserve">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66"/>
      </w:r>
    </w:p>
    <w:p w14:paraId="7C46BBA9" w14:textId="77777777" w:rsidR="00EB123F" w:rsidRPr="00672A6A" w:rsidRDefault="00EB123F" w:rsidP="00784A47">
      <w:pPr>
        <w:pStyle w:val="ParagraphNormal"/>
        <w:rPr>
          <w:rFonts w:cs="Linux Libertine"/>
          <w:lang w:val="en-US"/>
        </w:rPr>
      </w:pPr>
      <w:r w:rsidRPr="00672A6A">
        <w:rPr>
          <w:rFonts w:cs="Linux Libertine"/>
          <w:lang w:val="en-US"/>
        </w:rPr>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5676DD8" w:rsidR="00EB123F" w:rsidRPr="00672A6A" w:rsidRDefault="004C7AD8" w:rsidP="00784A47">
      <w:pPr>
        <w:pStyle w:val="Heading3"/>
        <w:rPr>
          <w:rFonts w:cs="Linux Libertine"/>
        </w:rPr>
      </w:pPr>
      <w:bookmarkStart w:id="6" w:name="_Toc118302782"/>
      <w:bookmarkStart w:id="7" w:name="_Toc121200591"/>
      <w:r>
        <w:rPr>
          <w:rFonts w:cs="Linux Libertine"/>
        </w:rPr>
        <w:t xml:space="preserve">5.3.4 </w:t>
      </w:r>
      <w:r>
        <w:rPr>
          <w:rFonts w:cs="Linux Libertine"/>
        </w:rPr>
        <w:tab/>
      </w:r>
      <w:r w:rsidR="00EB123F" w:rsidRPr="00672A6A">
        <w:rPr>
          <w:rFonts w:cs="Linux Libertine"/>
        </w:rPr>
        <w:t>The state's acquiescence to vigilantism</w:t>
      </w:r>
      <w:bookmarkEnd w:id="6"/>
      <w:bookmarkEnd w:id="7"/>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w:t>
      </w:r>
      <w:r w:rsidRPr="00672A6A">
        <w:rPr>
          <w:rFonts w:cs="Linux Libertine"/>
          <w:lang w:val="en-US"/>
        </w:rPr>
        <w:lastRenderedPageBreak/>
        <w:t>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67"/>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68"/>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w:t>
      </w:r>
      <w:r w:rsidRPr="00672A6A">
        <w:rPr>
          <w:rFonts w:cs="Linux Libertine"/>
          <w:lang w:val="en-US" w:eastAsia="en-GB" w:bidi="ar-SA"/>
        </w:rPr>
        <w:lastRenderedPageBreak/>
        <w:t xml:space="preserve">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60898EC" w14:textId="4491F459"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 xml:space="preserve">Ahok, </w:t>
      </w:r>
      <w:proofErr w:type="spellStart"/>
      <w:r w:rsidRPr="00672A6A">
        <w:rPr>
          <w:rFonts w:cs="Linux Libertine"/>
          <w:i/>
          <w:iCs/>
        </w:rPr>
        <w:t>Gafatar</w:t>
      </w:r>
      <w:proofErr w:type="spellEnd"/>
      <w:r w:rsidRPr="00672A6A">
        <w:rPr>
          <w:rFonts w:cs="Linux Libertine"/>
          <w:i/>
          <w:iCs/>
        </w:rPr>
        <w:t>,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6"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36"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8" w:name="_Toc118302792"/>
      <w:bookmarkStart w:id="9" w:name="_Toc121200602"/>
      <w:r w:rsidRPr="00672A6A">
        <w:rPr>
          <w:rFonts w:cs="Linux Libertine"/>
        </w:rPr>
        <w:lastRenderedPageBreak/>
        <w:t xml:space="preserve">6.3. </w:t>
      </w:r>
      <w:r w:rsidR="006A2A0F" w:rsidRPr="00672A6A">
        <w:rPr>
          <w:rFonts w:cs="Linux Libertine"/>
        </w:rPr>
        <w:t>Implication of Relationship towards Religious Freedom</w:t>
      </w:r>
      <w:bookmarkEnd w:id="8"/>
      <w:bookmarkEnd w:id="9"/>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77777777"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proofErr w:type="spellStart"/>
            <w:r w:rsidRPr="00672A6A">
              <w:rPr>
                <w:rFonts w:cs="Linux Libertine"/>
                <w:bCs/>
                <w:sz w:val="20"/>
                <w:szCs w:val="20"/>
              </w:rPr>
              <w:t>endeavours</w:t>
            </w:r>
            <w:proofErr w:type="spellEnd"/>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69"/>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70"/>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71"/>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72"/>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73"/>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74"/>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75"/>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76"/>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 xml:space="preserve">In the instance of </w:t>
      </w:r>
      <w:proofErr w:type="spellStart"/>
      <w:r w:rsidRPr="00672A6A">
        <w:rPr>
          <w:rFonts w:cs="Linux Libertine"/>
        </w:rPr>
        <w:t>Gafatar</w:t>
      </w:r>
      <w:proofErr w:type="spellEnd"/>
      <w:r w:rsidRPr="00672A6A">
        <w:rPr>
          <w:rFonts w:cs="Linux Libertine"/>
        </w:rPr>
        <w:t>,</w:t>
      </w:r>
      <w:r w:rsidRPr="00672A6A">
        <w:rPr>
          <w:rStyle w:val="FootnoteReference"/>
          <w:rFonts w:cs="Linux Libertine"/>
        </w:rPr>
        <w:t xml:space="preserve"> </w:t>
      </w:r>
      <w:r w:rsidRPr="00672A6A">
        <w:rPr>
          <w:rStyle w:val="FootnoteReference"/>
          <w:rFonts w:cs="Linux Libertine"/>
        </w:rPr>
        <w:footnoteReference w:id="77"/>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w:t>
      </w:r>
      <w:proofErr w:type="spellStart"/>
      <w:r w:rsidRPr="00672A6A">
        <w:rPr>
          <w:rFonts w:cs="Linux Libertine"/>
        </w:rPr>
        <w:t>Gafatar</w:t>
      </w:r>
      <w:proofErr w:type="spellEnd"/>
      <w:r w:rsidRPr="00672A6A">
        <w:rPr>
          <w:rFonts w:cs="Linux Libertine"/>
        </w:rPr>
        <w:t xml:space="preserve"> and any connected groups. Since the Minister of Religious Affairs never granted it legal status, the </w:t>
      </w:r>
      <w:proofErr w:type="spellStart"/>
      <w:r w:rsidRPr="00672A6A">
        <w:rPr>
          <w:rFonts w:cs="Linux Libertine"/>
        </w:rPr>
        <w:t>Gafatar</w:t>
      </w:r>
      <w:proofErr w:type="spellEnd"/>
      <w:r w:rsidRPr="00672A6A">
        <w:rPr>
          <w:rFonts w:cs="Linux Libertine"/>
        </w:rPr>
        <w:t xml:space="preserve"> has no legal standing as a civil body. Before the court ruled that the </w:t>
      </w:r>
      <w:proofErr w:type="spellStart"/>
      <w:r w:rsidRPr="00672A6A">
        <w:rPr>
          <w:rFonts w:cs="Linux Libertine"/>
        </w:rPr>
        <w:t>Gafatar</w:t>
      </w:r>
      <w:proofErr w:type="spellEnd"/>
      <w:r w:rsidRPr="00672A6A">
        <w:rPr>
          <w:rFonts w:cs="Linux Libertine"/>
        </w:rPr>
        <w:t xml:space="preserve"> is guilty of violating the blasphemy statute, the government had previously classified them as an unlawful organization. In this regard, it was unclear what legal basis the government would employ to restrict the religious freedom of </w:t>
      </w:r>
      <w:proofErr w:type="spellStart"/>
      <w:r w:rsidRPr="00672A6A">
        <w:rPr>
          <w:rFonts w:cs="Linux Libertine"/>
        </w:rPr>
        <w:t>Gafatar</w:t>
      </w:r>
      <w:proofErr w:type="spellEnd"/>
      <w:r w:rsidRPr="00672A6A">
        <w:rPr>
          <w:rFonts w:cs="Linux Libertine"/>
        </w:rPr>
        <w:t xml:space="preserve"> members.</w:t>
      </w:r>
    </w:p>
    <w:p w14:paraId="5F9B23F8" w14:textId="77777777" w:rsidR="00B711DE" w:rsidRPr="00672A6A" w:rsidRDefault="00B711DE" w:rsidP="00B711DE">
      <w:pPr>
        <w:pStyle w:val="ParagraphNormal"/>
        <w:rPr>
          <w:rFonts w:cs="Linux Libertine"/>
        </w:rPr>
      </w:pPr>
      <w:r w:rsidRPr="00672A6A">
        <w:rPr>
          <w:rFonts w:cs="Linux Libertine"/>
        </w:rPr>
        <w:t xml:space="preserve">In the same month, the East Jakarta District Court sentenced the three top leaders of the outlawed </w:t>
      </w:r>
      <w:proofErr w:type="spellStart"/>
      <w:r w:rsidRPr="00672A6A">
        <w:rPr>
          <w:rFonts w:cs="Linux Libertine"/>
        </w:rPr>
        <w:t>Gafatar</w:t>
      </w:r>
      <w:proofErr w:type="spellEnd"/>
      <w:r w:rsidRPr="00672A6A">
        <w:rPr>
          <w:rFonts w:cs="Linux Libertine"/>
        </w:rPr>
        <w:t xml:space="preserve">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78"/>
      </w:r>
      <w:r w:rsidRPr="00672A6A">
        <w:rPr>
          <w:rFonts w:cs="Linux Libertine"/>
        </w:rPr>
        <w:t xml:space="preserve"> </w:t>
      </w:r>
      <w:proofErr w:type="spellStart"/>
      <w:r w:rsidRPr="00672A6A">
        <w:rPr>
          <w:rFonts w:cs="Linux Libertine"/>
        </w:rPr>
        <w:t>Gafatar</w:t>
      </w:r>
      <w:proofErr w:type="spellEnd"/>
      <w:r w:rsidRPr="00672A6A">
        <w:rPr>
          <w:rFonts w:cs="Linux Libertine"/>
        </w:rPr>
        <w:t xml:space="preserve"> is not protected by the IABLs since the government defines a religion as having a prophet, sacred book, and divinity, as well as being globally acknowledged. The court determined that, unlike the six recognized faiths mentioned in the IBL, </w:t>
      </w:r>
      <w:proofErr w:type="spellStart"/>
      <w:r w:rsidRPr="00672A6A">
        <w:rPr>
          <w:rFonts w:cs="Linux Libertine"/>
        </w:rPr>
        <w:t>Gafatar</w:t>
      </w:r>
      <w:proofErr w:type="spellEnd"/>
      <w:r w:rsidRPr="00672A6A">
        <w:rPr>
          <w:rFonts w:cs="Linux Libertine"/>
        </w:rPr>
        <w:t xml:space="preserve">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52DD76F9" w14:textId="77777777" w:rsidR="00DC0047" w:rsidRPr="00672A6A" w:rsidRDefault="00DC0047" w:rsidP="00DC0047">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152A1856" w14:textId="77777777" w:rsidR="00DC0047" w:rsidRPr="00672A6A" w:rsidRDefault="00DC0047" w:rsidP="00DC0047">
      <w:pPr>
        <w:rPr>
          <w:rFonts w:cs="Linux Libertine"/>
        </w:rPr>
      </w:pPr>
    </w:p>
    <w:p w14:paraId="74204014" w14:textId="77777777" w:rsidR="00C1240E" w:rsidRPr="00672A6A" w:rsidRDefault="00C1240E" w:rsidP="00C1240E">
      <w:pPr>
        <w:rPr>
          <w:rFonts w:cs="Linux Libertine"/>
        </w:rPr>
      </w:pP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proofErr w:type="spellStart"/>
      <w:r w:rsidRPr="00672A6A">
        <w:rPr>
          <w:rFonts w:cs="Linux Libertine"/>
          <w:i/>
          <w:iCs/>
        </w:rPr>
        <w:t>Gafatar</w:t>
      </w:r>
      <w:proofErr w:type="spellEnd"/>
      <w:r w:rsidRPr="00672A6A">
        <w:rPr>
          <w:rFonts w:cs="Linux Libertine"/>
        </w:rPr>
        <w:t xml:space="preserve"> group, which purports to be non-religious, has become a target of the Anti-Defamation of Religion Law and has been designated a “twisted” religious doctrine so it doesn't escape the crowd. AD, a </w:t>
      </w:r>
      <w:proofErr w:type="spellStart"/>
      <w:r w:rsidRPr="00672A6A">
        <w:rPr>
          <w:rFonts w:cs="Linux Libertine"/>
          <w:i/>
          <w:iCs/>
        </w:rPr>
        <w:t>Gafatar</w:t>
      </w:r>
      <w:proofErr w:type="spellEnd"/>
      <w:r w:rsidRPr="00672A6A">
        <w:rPr>
          <w:rFonts w:cs="Linux Libertine"/>
          <w:i/>
          <w:iCs/>
        </w:rPr>
        <w:t xml:space="preserve">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w:t>
      </w:r>
      <w:proofErr w:type="spellStart"/>
      <w:r w:rsidRPr="00672A6A">
        <w:rPr>
          <w:rFonts w:cs="Linux Libertine"/>
        </w:rPr>
        <w:t>Gafatar</w:t>
      </w:r>
      <w:proofErr w:type="spellEnd"/>
      <w:r w:rsidRPr="00672A6A">
        <w:rPr>
          <w:rFonts w:cs="Linux Libertine"/>
        </w:rPr>
        <w:t xml:space="preserve">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w:t>
      </w:r>
      <w:proofErr w:type="spellStart"/>
      <w:r w:rsidRPr="00672A6A">
        <w:rPr>
          <w:rFonts w:cs="Linux Libertine"/>
        </w:rPr>
        <w:t>Gafatar</w:t>
      </w:r>
      <w:proofErr w:type="spellEnd"/>
      <w:r w:rsidRPr="00672A6A">
        <w:rPr>
          <w:rFonts w:cs="Linux Libertine"/>
        </w:rPr>
        <w:t xml:space="preserve">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w:t>
      </w:r>
      <w:proofErr w:type="spellStart"/>
      <w:r w:rsidRPr="00672A6A">
        <w:rPr>
          <w:rFonts w:cs="Linux Libertine"/>
        </w:rPr>
        <w:t>Gafatar</w:t>
      </w:r>
      <w:proofErr w:type="spellEnd"/>
      <w:r w:rsidRPr="00672A6A">
        <w:rPr>
          <w:rFonts w:cs="Linux Libertine"/>
        </w:rPr>
        <w:t xml:space="preserve"> chose to become a legal mass organization, so it has a founding body (20 people) and </w:t>
      </w:r>
      <w:r w:rsidRPr="00672A6A">
        <w:rPr>
          <w:rFonts w:cs="Linux Libertine"/>
        </w:rPr>
        <w:lastRenderedPageBreak/>
        <w:t xml:space="preserve">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79"/>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80"/>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0" w:name="_Toc118302797"/>
      <w:bookmarkStart w:id="11" w:name="_Toc121200605"/>
      <w:r w:rsidRPr="00672A6A">
        <w:rPr>
          <w:rFonts w:cs="Linux Libertine"/>
        </w:rPr>
        <w:t>Pseudo-secularity harvests an illusion of religious freedom</w:t>
      </w:r>
      <w:bookmarkEnd w:id="10"/>
      <w:bookmarkEnd w:id="11"/>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w:t>
      </w:r>
      <w:r w:rsidRPr="00672A6A">
        <w:rPr>
          <w:rFonts w:cs="Linux Libertine"/>
        </w:rPr>
        <w:lastRenderedPageBreak/>
        <w:t>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w:t>
      </w:r>
      <w:r w:rsidRPr="00672A6A">
        <w:rPr>
          <w:rFonts w:cs="Linux Libertine"/>
        </w:rPr>
        <w:lastRenderedPageBreak/>
        <w:t>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w:t>
      </w:r>
      <w:r w:rsidRPr="00672A6A">
        <w:rPr>
          <w:rFonts w:cs="Linux Libertine"/>
        </w:rPr>
        <w:lastRenderedPageBreak/>
        <w:t>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81"/>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82"/>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a member of the Indonesian Ulama's General Assembly, stated, “The status quo statute [the Blasphemy Law] should not be challenged initially. If </w:t>
      </w:r>
      <w:r w:rsidRPr="00672A6A">
        <w:rPr>
          <w:rFonts w:cs="Linux Libertine"/>
        </w:rPr>
        <w:lastRenderedPageBreak/>
        <w:t>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83"/>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84"/>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85"/>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86"/>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87"/>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w:t>
      </w:r>
      <w:r w:rsidRPr="00672A6A">
        <w:rPr>
          <w:rFonts w:cs="Linux Libertine"/>
        </w:rPr>
        <w:lastRenderedPageBreak/>
        <w:t>that those who are different or who also insult the teaching can return to the good of the group or people or church that will be left behind.”</w:t>
      </w:r>
      <w:r w:rsidRPr="00672A6A">
        <w:rPr>
          <w:rStyle w:val="FootnoteReference"/>
          <w:rFonts w:cs="Linux Libertine"/>
        </w:rPr>
        <w:footnoteReference w:id="88"/>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89"/>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90"/>
      </w:r>
    </w:p>
    <w:p w14:paraId="40FFF62E" w14:textId="77777777" w:rsidR="00B711DE" w:rsidRPr="00672A6A" w:rsidRDefault="00B711DE" w:rsidP="00B711DE">
      <w:pPr>
        <w:pStyle w:val="ParagraphNormal"/>
        <w:rPr>
          <w:rFonts w:cs="Linux Libertine"/>
        </w:rPr>
      </w:pPr>
      <w:r w:rsidRPr="00672A6A">
        <w:rPr>
          <w:rFonts w:cs="Linux Libertine"/>
        </w:rPr>
        <w:lastRenderedPageBreak/>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lastRenderedPageBreak/>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w:t>
      </w:r>
      <w:r w:rsidRPr="00672A6A">
        <w:rPr>
          <w:rFonts w:cs="Linux Libertine"/>
        </w:rPr>
        <w:lastRenderedPageBreak/>
        <w:t>'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w:t>
      </w:r>
      <w:r w:rsidRPr="00672A6A">
        <w:rPr>
          <w:rFonts w:cs="Linux Libertine"/>
        </w:rPr>
        <w:lastRenderedPageBreak/>
        <w:t>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2E57D5F9"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Pr="00672A6A">
        <w:rPr>
          <w:rFonts w:cs="Linux Libertine"/>
        </w:rPr>
        <w:t xml:space="preserve"> </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5DCF6996"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1DD33F6A" w14:textId="56B036D7" w:rsidR="00257C00" w:rsidRPr="00257C00" w:rsidRDefault="00257C00" w:rsidP="00257C00">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4C3484D2" w14:textId="77777777" w:rsidR="00257C00" w:rsidRPr="00257C00" w:rsidRDefault="00257C00" w:rsidP="00257C00">
      <w:pPr>
        <w:spacing w:line="360" w:lineRule="auto"/>
        <w:jc w:val="both"/>
        <w:rPr>
          <w:rFonts w:cs="Linux Libertine"/>
          <w:color w:val="70AD47" w:themeColor="accent6"/>
        </w:rPr>
      </w:pPr>
    </w:p>
    <w:p w14:paraId="15D858CA" w14:textId="77777777" w:rsidR="00257C00" w:rsidRPr="00257C00" w:rsidRDefault="00257C00" w:rsidP="00257C00">
      <w:pPr>
        <w:spacing w:line="360" w:lineRule="auto"/>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27D2F176" w14:textId="77777777" w:rsidR="00257C00" w:rsidRPr="00257C00" w:rsidRDefault="00257C00" w:rsidP="00257C00">
      <w:pPr>
        <w:spacing w:line="360" w:lineRule="auto"/>
        <w:jc w:val="both"/>
        <w:rPr>
          <w:rFonts w:cs="Linux Libertine"/>
          <w:color w:val="70AD47" w:themeColor="accent6"/>
        </w:rPr>
      </w:pPr>
    </w:p>
    <w:p w14:paraId="6285F88F" w14:textId="77777777" w:rsidR="00257C00" w:rsidRPr="00257C00" w:rsidRDefault="00257C00" w:rsidP="00257C00">
      <w:pPr>
        <w:spacing w:line="360" w:lineRule="auto"/>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2CE96E2B"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p>
    <w:p w14:paraId="14CD0512" w14:textId="77777777" w:rsidR="000C21FD" w:rsidRPr="000C21FD" w:rsidRDefault="00B711DE" w:rsidP="000C21FD">
      <w:pPr>
        <w:spacing w:line="360" w:lineRule="auto"/>
        <w:rPr>
          <w:rFonts w:cs="Linux Libertine"/>
        </w:rPr>
      </w:pPr>
      <w:r w:rsidRPr="00672A6A">
        <w:rPr>
          <w:rFonts w:cs="Linux Libertine"/>
        </w:rPr>
        <w:tab/>
      </w:r>
      <w:r w:rsidR="000C21FD" w:rsidRPr="000C21FD">
        <w:rPr>
          <w:rFonts w:cs="Linux Libertine"/>
        </w:rPr>
        <w:t>This study finds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18483E6F" w14:textId="77777777" w:rsidR="000C21FD" w:rsidRPr="000C21FD" w:rsidRDefault="000C21FD" w:rsidP="000C21FD">
      <w:pPr>
        <w:spacing w:line="360" w:lineRule="auto"/>
        <w:rPr>
          <w:rFonts w:cs="Linux Libertine"/>
        </w:rPr>
      </w:pPr>
    </w:p>
    <w:p w14:paraId="268FF953" w14:textId="77777777" w:rsidR="000C21FD" w:rsidRPr="000C21FD" w:rsidRDefault="000C21FD" w:rsidP="000C21FD">
      <w:pPr>
        <w:spacing w:line="360" w:lineRule="auto"/>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w:t>
      </w:r>
      <w:r w:rsidRPr="000C21FD">
        <w:rPr>
          <w:rFonts w:cs="Linux Libertine"/>
        </w:rPr>
        <w:lastRenderedPageBreak/>
        <w:t>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C5CA630" w14:textId="77777777" w:rsidR="000C21FD" w:rsidRPr="000C21FD" w:rsidRDefault="000C21FD" w:rsidP="000C21FD">
      <w:pPr>
        <w:spacing w:line="360" w:lineRule="auto"/>
        <w:rPr>
          <w:rFonts w:cs="Linux Libertine"/>
        </w:rPr>
      </w:pPr>
    </w:p>
    <w:p w14:paraId="096072C1" w14:textId="77777777" w:rsidR="000C21FD" w:rsidRPr="000C21FD" w:rsidRDefault="000C21FD" w:rsidP="000C21FD">
      <w:pPr>
        <w:spacing w:line="360" w:lineRule="auto"/>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541F1E91" w14:textId="77777777" w:rsidR="000C21FD" w:rsidRPr="000C21FD" w:rsidRDefault="000C21FD" w:rsidP="000C21FD">
      <w:pPr>
        <w:spacing w:line="360" w:lineRule="auto"/>
        <w:rPr>
          <w:rFonts w:cs="Linux Libertine"/>
        </w:rPr>
      </w:pPr>
    </w:p>
    <w:p w14:paraId="1C7F9BF1" w14:textId="48E49351" w:rsidR="00DC0047" w:rsidRPr="00672A6A" w:rsidRDefault="000C21FD" w:rsidP="000C21FD">
      <w:pPr>
        <w:spacing w:line="360" w:lineRule="auto"/>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282C756A" w14:textId="77777777" w:rsidR="00B711DE" w:rsidRPr="00672A6A" w:rsidRDefault="00B711DE" w:rsidP="00852047">
      <w:pPr>
        <w:spacing w:line="360" w:lineRule="auto"/>
        <w:rPr>
          <w:rFonts w:cs="Linux Libertine"/>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75A46380" w14:textId="77777777" w:rsidR="000C21FD" w:rsidRPr="000C21FD"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3E8A2E18" w14:textId="77777777" w:rsidR="000C21FD" w:rsidRPr="000C21FD" w:rsidRDefault="000C21FD" w:rsidP="000C21FD">
      <w:pPr>
        <w:spacing w:line="360" w:lineRule="auto"/>
        <w:rPr>
          <w:rFonts w:cs="Linux Libertine"/>
          <w:color w:val="70AD47" w:themeColor="accent6"/>
        </w:rPr>
      </w:pPr>
    </w:p>
    <w:p w14:paraId="1E2DC805" w14:textId="56172DA7" w:rsidR="00B711DE" w:rsidRPr="00672A6A" w:rsidRDefault="000C21FD" w:rsidP="000C21FD">
      <w:pPr>
        <w:spacing w:line="360" w:lineRule="auto"/>
        <w:rPr>
          <w:rFonts w:cs="Linux Libertine"/>
          <w:color w:val="70AD47" w:themeColor="accent6"/>
        </w:rPr>
      </w:pPr>
      <w:r w:rsidRPr="000C21FD">
        <w:rPr>
          <w:rFonts w:cs="Linux Libertine"/>
          <w:color w:val="70AD47" w:themeColor="accent6"/>
        </w:rPr>
        <w:t xml:space="preserve">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w:t>
      </w:r>
      <w:r w:rsidRPr="000C21FD">
        <w:rPr>
          <w:rFonts w:cs="Linux Libertine"/>
          <w:color w:val="70AD47" w:themeColor="accent6"/>
        </w:rPr>
        <w:lastRenderedPageBreak/>
        <w:t>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proofErr w:type="spellStart"/>
      <w:r w:rsidRPr="00672A6A">
        <w:rPr>
          <w:rFonts w:cs="Linux Libertine"/>
          <w:i/>
          <w:iCs/>
        </w:rPr>
        <w:t>Gafatar</w:t>
      </w:r>
      <w:proofErr w:type="spellEnd"/>
      <w:r w:rsidRPr="00672A6A">
        <w:rPr>
          <w:rFonts w:cs="Linux Libertine"/>
          <w:i/>
          <w:iCs/>
        </w:rPr>
        <w:t xml:space="preserve">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lastRenderedPageBreak/>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 xml:space="preserve">The aforementioned debate poses a challenge to the efforts aimed at reforming the ABL, particularly if the government remains hesitant in upholding </w:t>
      </w:r>
      <w:r w:rsidR="000C21FD" w:rsidRPr="000C21FD">
        <w:rPr>
          <w:rFonts w:cs="Linux Libertine"/>
        </w:rPr>
        <w:lastRenderedPageBreak/>
        <w:t>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2" w:name="_Toc121200615"/>
      <w:r w:rsidRPr="00672A6A">
        <w:rPr>
          <w:rFonts w:cs="Linux Libertine"/>
        </w:rPr>
        <w:t>Anti-Blasphemy Laws Actually Targeting Both Minority and Majority Groups of Religions</w:t>
      </w:r>
      <w:bookmarkEnd w:id="12"/>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w:t>
      </w:r>
      <w:r w:rsidRPr="00672A6A">
        <w:rPr>
          <w:rFonts w:cs="Linux Libertine"/>
        </w:rPr>
        <w:lastRenderedPageBreak/>
        <w:t xml:space="preserve">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91"/>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92"/>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672A6A"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93"/>
      </w:r>
      <w:r w:rsidRPr="00672A6A">
        <w:rPr>
          <w:rFonts w:cs="Linux Libertine"/>
        </w:rPr>
        <w:t xml:space="preserve"> and the fear of the spread of communism.</w:t>
      </w:r>
      <w:r w:rsidRPr="00672A6A">
        <w:rPr>
          <w:rStyle w:val="FootnoteReference"/>
          <w:rFonts w:cs="Linux Libertine"/>
        </w:rPr>
        <w:footnoteReference w:id="94"/>
      </w:r>
      <w:r w:rsidRPr="00672A6A">
        <w:rPr>
          <w:rFonts w:cs="Linux Libertine"/>
        </w:rPr>
        <w:t xml:space="preserve"> The legislators are still hesitant to draft the legal concept of blasphemy, in order to make a balance between protecting majority of religious groups from being insulted, upholding a state </w:t>
      </w:r>
      <w:r w:rsidRPr="00672A6A">
        <w:rPr>
          <w:rFonts w:cs="Linux Libertine"/>
        </w:rPr>
        <w:lastRenderedPageBreak/>
        <w:t xml:space="preserve">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w:t>
      </w:r>
      <w:proofErr w:type="spellStart"/>
      <w:r w:rsidRPr="00672A6A">
        <w:rPr>
          <w:rFonts w:cs="Linux Libertine"/>
        </w:rPr>
        <w:t>Gafatar</w:t>
      </w:r>
      <w:proofErr w:type="spellEnd"/>
      <w:r w:rsidRPr="00672A6A">
        <w:rPr>
          <w:rFonts w:cs="Linux Libertine"/>
        </w:rPr>
        <w:t xml:space="preserve">.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2993B7D9" w14:textId="1739A9FD"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t>Today's Challenges of the ABL’s Abolishment</w:t>
      </w:r>
    </w:p>
    <w:p w14:paraId="672A66DD" w14:textId="114FEABD" w:rsidR="00DC0047" w:rsidRPr="00672A6A" w:rsidRDefault="00DC0047" w:rsidP="00DC0047">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Pr="00672A6A">
        <w:rPr>
          <w:rFonts w:cs="Linux Libertine"/>
          <w:color w:val="70AD47" w:themeColor="accent6"/>
        </w:rPr>
        <w:t>seperti</w:t>
      </w:r>
      <w:proofErr w:type="spellEnd"/>
      <w:r w:rsidRPr="00672A6A">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proofErr w:type="spellStart"/>
      <w:r w:rsidRPr="00672A6A">
        <w:rPr>
          <w:rFonts w:cs="Linux Libertine"/>
          <w:color w:val="70AD47" w:themeColor="accent6"/>
        </w:rPr>
        <w:t>Penulis</w:t>
      </w:r>
      <w:proofErr w:type="spellEnd"/>
      <w:r w:rsidRPr="00672A6A">
        <w:rPr>
          <w:rFonts w:cs="Linux Libertine"/>
          <w:color w:val="70AD47" w:themeColor="accent6"/>
        </w:rPr>
        <w:t xml:space="preserve"> </w:t>
      </w:r>
      <w:proofErr w:type="spellStart"/>
      <w:r w:rsidRPr="00672A6A">
        <w:rPr>
          <w:rFonts w:cs="Linux Libertine"/>
          <w:color w:val="70AD47" w:themeColor="accent6"/>
        </w:rPr>
        <w:t>berpandangan</w:t>
      </w:r>
      <w:proofErr w:type="spellEnd"/>
      <w:r w:rsidRPr="00672A6A">
        <w:rPr>
          <w:rFonts w:cs="Linux Libertine"/>
          <w:color w:val="70AD47" w:themeColor="accent6"/>
        </w:rPr>
        <w:t xml:space="preserve"> </w:t>
      </w:r>
      <w:proofErr w:type="spellStart"/>
      <w:r w:rsidRPr="00672A6A">
        <w:rPr>
          <w:rFonts w:cs="Linux Libertine"/>
          <w:color w:val="70AD47" w:themeColor="accent6"/>
        </w:rPr>
        <w:t>istilah</w:t>
      </w:r>
      <w:proofErr w:type="spellEnd"/>
      <w:r w:rsidRPr="00672A6A">
        <w:rPr>
          <w:rFonts w:cs="Linux Libertine"/>
          <w:color w:val="70AD47" w:themeColor="accent6"/>
        </w:rPr>
        <w:t xml:space="preserve"> “abolishment” </w:t>
      </w:r>
      <w:proofErr w:type="spellStart"/>
      <w:r w:rsidRPr="00672A6A">
        <w:rPr>
          <w:rFonts w:cs="Linux Libertine"/>
          <w:color w:val="70AD47" w:themeColor="accent6"/>
        </w:rPr>
        <w:t>akan</w:t>
      </w:r>
      <w:proofErr w:type="spellEnd"/>
      <w:r w:rsidRPr="00672A6A">
        <w:rPr>
          <w:rFonts w:cs="Linux Libertine"/>
          <w:color w:val="70AD47" w:themeColor="accent6"/>
        </w:rPr>
        <w:t xml:space="preserve"> </w:t>
      </w:r>
      <w:proofErr w:type="spellStart"/>
      <w:r w:rsidRPr="00672A6A">
        <w:rPr>
          <w:rFonts w:cs="Linux Libertine"/>
          <w:color w:val="70AD47" w:themeColor="accent6"/>
        </w:rPr>
        <w:t>menuai</w:t>
      </w:r>
      <w:proofErr w:type="spellEnd"/>
      <w:r w:rsidRPr="00672A6A">
        <w:rPr>
          <w:rFonts w:cs="Linux Libertine"/>
          <w:color w:val="70AD47" w:themeColor="accent6"/>
        </w:rPr>
        <w:t xml:space="preserve"> </w:t>
      </w:r>
      <w:proofErr w:type="spellStart"/>
      <w:r w:rsidRPr="00672A6A">
        <w:rPr>
          <w:rFonts w:cs="Linux Libertine"/>
          <w:color w:val="70AD47" w:themeColor="accent6"/>
        </w:rPr>
        <w:t>berbagai</w:t>
      </w:r>
      <w:proofErr w:type="spellEnd"/>
      <w:r w:rsidRPr="00672A6A">
        <w:rPr>
          <w:rFonts w:cs="Linux Libertine"/>
          <w:color w:val="70AD47" w:themeColor="accent6"/>
        </w:rPr>
        <w:t xml:space="preserve"> </w:t>
      </w:r>
      <w:proofErr w:type="spellStart"/>
      <w:r w:rsidRPr="00672A6A">
        <w:rPr>
          <w:rFonts w:cs="Linux Libertine"/>
          <w:color w:val="70AD47" w:themeColor="accent6"/>
        </w:rPr>
        <w:t>penolakan</w:t>
      </w:r>
      <w:proofErr w:type="spellEnd"/>
      <w:r w:rsidRPr="00672A6A">
        <w:rPr>
          <w:rFonts w:cs="Linux Libertine"/>
          <w:color w:val="70AD47" w:themeColor="accent6"/>
        </w:rPr>
        <w:t xml:space="preserve"> yang </w:t>
      </w:r>
      <w:proofErr w:type="spellStart"/>
      <w:r w:rsidRPr="00672A6A">
        <w:rPr>
          <w:rFonts w:cs="Linux Libertine"/>
          <w:color w:val="70AD47" w:themeColor="accent6"/>
        </w:rPr>
        <w:t>tajam</w:t>
      </w:r>
      <w:proofErr w:type="spellEnd"/>
      <w:r w:rsidRPr="00672A6A">
        <w:rPr>
          <w:rFonts w:cs="Linux Libertine"/>
          <w:color w:val="70AD47" w:themeColor="accent6"/>
        </w:rPr>
        <w:t xml:space="preserve"> dan pada </w:t>
      </w:r>
      <w:proofErr w:type="spellStart"/>
      <w:r w:rsidRPr="00672A6A">
        <w:rPr>
          <w:rFonts w:cs="Linux Libertine"/>
          <w:color w:val="70AD47" w:themeColor="accent6"/>
        </w:rPr>
        <w:t>akhirnya</w:t>
      </w:r>
      <w:proofErr w:type="spellEnd"/>
      <w:r w:rsidRPr="00672A6A">
        <w:rPr>
          <w:rFonts w:cs="Linux Libertine"/>
          <w:color w:val="70AD47" w:themeColor="accent6"/>
        </w:rPr>
        <w:t xml:space="preserve"> </w:t>
      </w:r>
      <w:proofErr w:type="spellStart"/>
      <w:r w:rsidRPr="00672A6A">
        <w:rPr>
          <w:rFonts w:cs="Linux Libertine"/>
          <w:color w:val="70AD47" w:themeColor="accent6"/>
        </w:rPr>
        <w:t>akan</w:t>
      </w:r>
      <w:proofErr w:type="spellEnd"/>
      <w:r w:rsidRPr="00672A6A">
        <w:rPr>
          <w:rFonts w:cs="Linux Libertine"/>
          <w:color w:val="70AD47" w:themeColor="accent6"/>
        </w:rPr>
        <w:t xml:space="preserve"> </w:t>
      </w:r>
      <w:proofErr w:type="spellStart"/>
      <w:r w:rsidRPr="00672A6A">
        <w:rPr>
          <w:rFonts w:cs="Linux Libertine"/>
          <w:color w:val="70AD47" w:themeColor="accent6"/>
        </w:rPr>
        <w:t>merugikan</w:t>
      </w:r>
      <w:proofErr w:type="spellEnd"/>
      <w:r w:rsidRPr="00672A6A">
        <w:rPr>
          <w:rFonts w:cs="Linux Libertine"/>
          <w:color w:val="70AD47" w:themeColor="accent6"/>
        </w:rPr>
        <w:t xml:space="preserve"> </w:t>
      </w:r>
      <w:proofErr w:type="spellStart"/>
      <w:r w:rsidRPr="00672A6A">
        <w:rPr>
          <w:rFonts w:cs="Linux Libertine"/>
          <w:color w:val="70AD47" w:themeColor="accent6"/>
        </w:rPr>
        <w:t>esensi</w:t>
      </w:r>
      <w:proofErr w:type="spellEnd"/>
      <w:r w:rsidRPr="00672A6A">
        <w:rPr>
          <w:rFonts w:cs="Linux Libertine"/>
          <w:color w:val="70AD47" w:themeColor="accent6"/>
        </w:rPr>
        <w:t xml:space="preserve"> </w:t>
      </w:r>
      <w:proofErr w:type="spellStart"/>
      <w:r w:rsidRPr="00672A6A">
        <w:rPr>
          <w:rFonts w:cs="Linux Libertine"/>
          <w:color w:val="70AD47" w:themeColor="accent6"/>
        </w:rPr>
        <w:t>pencapaian</w:t>
      </w:r>
      <w:proofErr w:type="spellEnd"/>
      <w:r w:rsidRPr="00672A6A">
        <w:rPr>
          <w:rFonts w:cs="Linux Libertine"/>
          <w:color w:val="70AD47" w:themeColor="accent6"/>
        </w:rPr>
        <w:t xml:space="preserve"> </w:t>
      </w:r>
      <w:proofErr w:type="spellStart"/>
      <w:r w:rsidRPr="00672A6A">
        <w:rPr>
          <w:rFonts w:cs="Linux Libertine"/>
          <w:color w:val="70AD47" w:themeColor="accent6"/>
        </w:rPr>
        <w:t>keadilan</w:t>
      </w:r>
      <w:proofErr w:type="spellEnd"/>
      <w:r w:rsidRPr="00672A6A">
        <w:rPr>
          <w:rFonts w:cs="Linux Libertine"/>
          <w:color w:val="70AD47" w:themeColor="accent6"/>
        </w:rPr>
        <w:t xml:space="preserve"> dan </w:t>
      </w:r>
      <w:proofErr w:type="spellStart"/>
      <w:r w:rsidRPr="00672A6A">
        <w:rPr>
          <w:rFonts w:cs="Linux Libertine"/>
          <w:color w:val="70AD47" w:themeColor="accent6"/>
        </w:rPr>
        <w:t>penghormatan</w:t>
      </w:r>
      <w:proofErr w:type="spellEnd"/>
      <w:r w:rsidRPr="00672A6A">
        <w:rPr>
          <w:rFonts w:cs="Linux Libertine"/>
          <w:color w:val="70AD47" w:themeColor="accent6"/>
        </w:rPr>
        <w:t xml:space="preserve"> yang optimal </w:t>
      </w:r>
      <w:proofErr w:type="spellStart"/>
      <w:r w:rsidRPr="00672A6A">
        <w:rPr>
          <w:rFonts w:cs="Linux Libertine"/>
          <w:color w:val="70AD47" w:themeColor="accent6"/>
        </w:rPr>
        <w:t>atas</w:t>
      </w:r>
      <w:proofErr w:type="spellEnd"/>
      <w:r w:rsidRPr="00672A6A">
        <w:rPr>
          <w:rFonts w:cs="Linux Libertine"/>
          <w:color w:val="70AD47" w:themeColor="accent6"/>
        </w:rPr>
        <w:t xml:space="preserve"> </w:t>
      </w:r>
      <w:proofErr w:type="spellStart"/>
      <w:r w:rsidRPr="00672A6A">
        <w:rPr>
          <w:rFonts w:cs="Linux Libertine"/>
          <w:color w:val="70AD47" w:themeColor="accent6"/>
        </w:rPr>
        <w:t>hak</w:t>
      </w:r>
      <w:proofErr w:type="spellEnd"/>
      <w:r w:rsidRPr="00672A6A">
        <w:rPr>
          <w:rFonts w:cs="Linux Libertine"/>
          <w:color w:val="70AD47" w:themeColor="accent6"/>
        </w:rPr>
        <w:t xml:space="preserve"> </w:t>
      </w:r>
      <w:proofErr w:type="spellStart"/>
      <w:r w:rsidRPr="00672A6A">
        <w:rPr>
          <w:rFonts w:cs="Linux Libertine"/>
          <w:color w:val="70AD47" w:themeColor="accent6"/>
        </w:rPr>
        <w:t>kebebasan</w:t>
      </w:r>
      <w:proofErr w:type="spellEnd"/>
      <w:r w:rsidRPr="00672A6A">
        <w:rPr>
          <w:rFonts w:cs="Linux Libertine"/>
          <w:color w:val="70AD47" w:themeColor="accent6"/>
        </w:rPr>
        <w:t xml:space="preserve"> </w:t>
      </w:r>
      <w:proofErr w:type="spellStart"/>
      <w:r w:rsidRPr="00672A6A">
        <w:rPr>
          <w:rFonts w:cs="Linux Libertine"/>
          <w:color w:val="70AD47" w:themeColor="accent6"/>
        </w:rPr>
        <w:t>beragama</w:t>
      </w:r>
      <w:proofErr w:type="spellEnd"/>
      <w:r w:rsidRPr="00672A6A">
        <w:rPr>
          <w:rFonts w:cs="Linux Libertine"/>
          <w:color w:val="70AD47" w:themeColor="accent6"/>
        </w:rPr>
        <w:t xml:space="preserve"> </w:t>
      </w:r>
      <w:proofErr w:type="spellStart"/>
      <w:r w:rsidRPr="00672A6A">
        <w:rPr>
          <w:rFonts w:cs="Linux Libertine"/>
          <w:color w:val="70AD47" w:themeColor="accent6"/>
        </w:rPr>
        <w:t>bagi</w:t>
      </w:r>
      <w:proofErr w:type="spellEnd"/>
      <w:r w:rsidRPr="00672A6A">
        <w:rPr>
          <w:rFonts w:cs="Linux Libertine"/>
          <w:color w:val="70AD47" w:themeColor="accent6"/>
        </w:rPr>
        <w:t xml:space="preserve"> </w:t>
      </w:r>
      <w:proofErr w:type="spellStart"/>
      <w:r w:rsidRPr="00672A6A">
        <w:rPr>
          <w:rFonts w:cs="Linux Libertine"/>
          <w:color w:val="70AD47" w:themeColor="accent6"/>
        </w:rPr>
        <w:t>kelompok</w:t>
      </w:r>
      <w:proofErr w:type="spellEnd"/>
      <w:r w:rsidRPr="00672A6A">
        <w:rPr>
          <w:rFonts w:cs="Linux Libertine"/>
          <w:color w:val="70AD47" w:themeColor="accent6"/>
        </w:rPr>
        <w:t xml:space="preserve"> </w:t>
      </w:r>
      <w:proofErr w:type="spellStart"/>
      <w:r w:rsidRPr="00672A6A">
        <w:rPr>
          <w:rFonts w:cs="Linux Libertine"/>
          <w:color w:val="70AD47" w:themeColor="accent6"/>
        </w:rPr>
        <w:t>minoritas</w:t>
      </w:r>
      <w:proofErr w:type="spellEnd"/>
      <w:r w:rsidRPr="00672A6A">
        <w:rPr>
          <w:rFonts w:cs="Linux Libertine"/>
          <w:color w:val="70AD47" w:themeColor="accent6"/>
        </w:rPr>
        <w:t xml:space="preserve"> agama. Oleh </w:t>
      </w:r>
      <w:proofErr w:type="spellStart"/>
      <w:r w:rsidRPr="00672A6A">
        <w:rPr>
          <w:rFonts w:cs="Linux Libertine"/>
          <w:color w:val="70AD47" w:themeColor="accent6"/>
        </w:rPr>
        <w:t>karena</w:t>
      </w:r>
      <w:proofErr w:type="spellEnd"/>
      <w:r w:rsidRPr="00672A6A">
        <w:rPr>
          <w:rFonts w:cs="Linux Libertine"/>
          <w:color w:val="70AD47" w:themeColor="accent6"/>
        </w:rPr>
        <w:t xml:space="preserve"> </w:t>
      </w:r>
      <w:proofErr w:type="spellStart"/>
      <w:r w:rsidRPr="00672A6A">
        <w:rPr>
          <w:rFonts w:cs="Linux Libertine"/>
          <w:color w:val="70AD47" w:themeColor="accent6"/>
        </w:rPr>
        <w:t>itu</w:t>
      </w:r>
      <w:proofErr w:type="spellEnd"/>
      <w:r w:rsidRPr="00672A6A">
        <w:rPr>
          <w:rFonts w:cs="Linux Libertine"/>
          <w:color w:val="70AD47" w:themeColor="accent6"/>
        </w:rPr>
        <w:t xml:space="preserve"> reformasi UU </w:t>
      </w:r>
      <w:proofErr w:type="spellStart"/>
      <w:r w:rsidRPr="00672A6A">
        <w:rPr>
          <w:rFonts w:cs="Linux Libertine"/>
          <w:color w:val="70AD47" w:themeColor="accent6"/>
        </w:rPr>
        <w:t>merupakan</w:t>
      </w:r>
      <w:proofErr w:type="spellEnd"/>
      <w:r w:rsidRPr="00672A6A">
        <w:rPr>
          <w:rFonts w:cs="Linux Libertine"/>
          <w:color w:val="70AD47" w:themeColor="accent6"/>
        </w:rPr>
        <w:t xml:space="preserve"> </w:t>
      </w:r>
      <w:proofErr w:type="spellStart"/>
      <w:r w:rsidRPr="00672A6A">
        <w:rPr>
          <w:rFonts w:cs="Linux Libertine"/>
          <w:color w:val="70AD47" w:themeColor="accent6"/>
        </w:rPr>
        <w:t>jalan</w:t>
      </w:r>
      <w:proofErr w:type="spellEnd"/>
      <w:r w:rsidRPr="00672A6A">
        <w:rPr>
          <w:rFonts w:cs="Linux Libertine"/>
          <w:color w:val="70AD47" w:themeColor="accent6"/>
        </w:rPr>
        <w:t xml:space="preserve"> </w:t>
      </w:r>
      <w:proofErr w:type="spellStart"/>
      <w:r w:rsidRPr="00672A6A">
        <w:rPr>
          <w:rFonts w:cs="Linux Libertine"/>
          <w:color w:val="70AD47" w:themeColor="accent6"/>
        </w:rPr>
        <w:t>tengah</w:t>
      </w:r>
      <w:proofErr w:type="spellEnd"/>
      <w:r w:rsidRPr="00672A6A">
        <w:rPr>
          <w:rFonts w:cs="Linux Libertine"/>
          <w:color w:val="70AD47" w:themeColor="accent6"/>
        </w:rPr>
        <w:t xml:space="preserve"> yang </w:t>
      </w:r>
      <w:proofErr w:type="spellStart"/>
      <w:r w:rsidRPr="00672A6A">
        <w:rPr>
          <w:rFonts w:cs="Linux Libertine"/>
          <w:color w:val="70AD47" w:themeColor="accent6"/>
        </w:rPr>
        <w:t>lebih</w:t>
      </w:r>
      <w:proofErr w:type="spellEnd"/>
      <w:r w:rsidRPr="00672A6A">
        <w:rPr>
          <w:rFonts w:cs="Linux Libertine"/>
          <w:color w:val="70AD47" w:themeColor="accent6"/>
        </w:rPr>
        <w:t xml:space="preserve"> </w:t>
      </w:r>
      <w:proofErr w:type="spellStart"/>
      <w:r w:rsidRPr="00672A6A">
        <w:rPr>
          <w:rFonts w:cs="Linux Libertine"/>
          <w:color w:val="70AD47" w:themeColor="accent6"/>
        </w:rPr>
        <w:t>menjanjikan</w:t>
      </w:r>
      <w:proofErr w:type="spellEnd"/>
      <w:r w:rsidRPr="00672A6A">
        <w:rPr>
          <w:rFonts w:cs="Linux Libertine"/>
          <w:color w:val="70AD47" w:themeColor="accent6"/>
        </w:rPr>
        <w:t xml:space="preserve"> </w:t>
      </w:r>
      <w:proofErr w:type="spellStart"/>
      <w:r w:rsidRPr="00672A6A">
        <w:rPr>
          <w:rFonts w:cs="Linux Libertine"/>
          <w:color w:val="70AD47" w:themeColor="accent6"/>
        </w:rPr>
        <w:t>keadilan</w:t>
      </w:r>
      <w:proofErr w:type="spellEnd"/>
      <w:r w:rsidRPr="00672A6A">
        <w:rPr>
          <w:rFonts w:cs="Linux Libertine"/>
          <w:color w:val="70AD47" w:themeColor="accent6"/>
        </w:rPr>
        <w:t xml:space="preserve"> dan </w:t>
      </w:r>
      <w:proofErr w:type="spellStart"/>
      <w:r w:rsidRPr="00672A6A">
        <w:rPr>
          <w:rFonts w:cs="Linux Libertine"/>
          <w:color w:val="70AD47" w:themeColor="accent6"/>
        </w:rPr>
        <w:t>mendapatkan</w:t>
      </w:r>
      <w:proofErr w:type="spellEnd"/>
      <w:r w:rsidRPr="00672A6A">
        <w:rPr>
          <w:rFonts w:cs="Linux Libertine"/>
          <w:color w:val="70AD47" w:themeColor="accent6"/>
        </w:rPr>
        <w:t xml:space="preserve"> </w:t>
      </w:r>
      <w:proofErr w:type="spellStart"/>
      <w:r w:rsidRPr="00672A6A">
        <w:rPr>
          <w:rFonts w:cs="Linux Libertine"/>
          <w:color w:val="70AD47" w:themeColor="accent6"/>
        </w:rPr>
        <w:t>dukungan</w:t>
      </w:r>
      <w:proofErr w:type="spellEnd"/>
      <w:r w:rsidRPr="00672A6A">
        <w:rPr>
          <w:rFonts w:cs="Linux Libertine"/>
          <w:color w:val="70AD47" w:themeColor="accent6"/>
        </w:rPr>
        <w:t xml:space="preserve"> </w:t>
      </w:r>
      <w:proofErr w:type="spellStart"/>
      <w:r w:rsidRPr="00672A6A">
        <w:rPr>
          <w:rFonts w:cs="Linux Libertine"/>
          <w:color w:val="70AD47" w:themeColor="accent6"/>
        </w:rPr>
        <w:t>publik</w:t>
      </w:r>
      <w:proofErr w:type="spellEnd"/>
      <w:r w:rsidRPr="00672A6A">
        <w:rPr>
          <w:rFonts w:cs="Linux Libertine"/>
          <w:color w:val="70AD47" w:themeColor="accent6"/>
        </w:rPr>
        <w:t xml:space="preserve">. Strategi </w:t>
      </w:r>
      <w:proofErr w:type="spellStart"/>
      <w:r w:rsidRPr="00672A6A">
        <w:rPr>
          <w:rFonts w:cs="Linux Libertine"/>
          <w:color w:val="70AD47" w:themeColor="accent6"/>
        </w:rPr>
        <w:t>ini</w:t>
      </w:r>
      <w:proofErr w:type="spellEnd"/>
      <w:r w:rsidRPr="00672A6A">
        <w:rPr>
          <w:rFonts w:cs="Linux Libertine"/>
          <w:color w:val="70AD47" w:themeColor="accent6"/>
        </w:rPr>
        <w:t xml:space="preserve"> juga </w:t>
      </w:r>
      <w:proofErr w:type="spellStart"/>
      <w:r w:rsidRPr="00672A6A">
        <w:rPr>
          <w:rFonts w:cs="Linux Libertine"/>
          <w:color w:val="70AD47" w:themeColor="accent6"/>
        </w:rPr>
        <w:t>dipahami</w:t>
      </w:r>
      <w:proofErr w:type="spellEnd"/>
      <w:r w:rsidRPr="00672A6A">
        <w:rPr>
          <w:rFonts w:cs="Linux Libertine"/>
          <w:color w:val="70AD47" w:themeColor="accent6"/>
        </w:rPr>
        <w:t xml:space="preserve"> oleh human rights defender. Reformasi yang </w:t>
      </w:r>
      <w:proofErr w:type="spellStart"/>
      <w:r w:rsidRPr="00672A6A">
        <w:rPr>
          <w:rFonts w:cs="Linux Libertine"/>
          <w:color w:val="70AD47" w:themeColor="accent6"/>
        </w:rPr>
        <w:t>dimaksud</w:t>
      </w:r>
      <w:proofErr w:type="spellEnd"/>
      <w:r w:rsidRPr="00672A6A">
        <w:rPr>
          <w:rFonts w:cs="Linux Libertine"/>
          <w:color w:val="70AD47" w:themeColor="accent6"/>
        </w:rPr>
        <w:t xml:space="preserve"> </w:t>
      </w:r>
      <w:proofErr w:type="spellStart"/>
      <w:r w:rsidRPr="00672A6A">
        <w:rPr>
          <w:rFonts w:cs="Linux Libertine"/>
          <w:color w:val="70AD47" w:themeColor="accent6"/>
        </w:rPr>
        <w:t>adalah</w:t>
      </w:r>
      <w:proofErr w:type="spellEnd"/>
      <w:r w:rsidRPr="00672A6A">
        <w:rPr>
          <w:rFonts w:cs="Linux Libertine"/>
          <w:color w:val="70AD47" w:themeColor="accent6"/>
        </w:rPr>
        <w:t xml:space="preserve"> </w:t>
      </w:r>
      <w:proofErr w:type="spellStart"/>
      <w:r w:rsidRPr="00672A6A">
        <w:rPr>
          <w:rFonts w:cs="Linux Libertine"/>
          <w:color w:val="70AD47" w:themeColor="accent6"/>
        </w:rPr>
        <w:t>bahwa</w:t>
      </w:r>
      <w:proofErr w:type="spellEnd"/>
      <w:r w:rsidRPr="00672A6A">
        <w:rPr>
          <w:rFonts w:cs="Linux Libertine"/>
          <w:color w:val="70AD47" w:themeColor="accent6"/>
        </w:rPr>
        <w:t xml:space="preserve"> </w:t>
      </w:r>
      <w:proofErr w:type="spellStart"/>
      <w:r w:rsidRPr="00672A6A">
        <w:rPr>
          <w:rFonts w:cs="Linux Libertine"/>
          <w:color w:val="70AD47" w:themeColor="accent6"/>
        </w:rPr>
        <w:t>konsepsi</w:t>
      </w:r>
      <w:proofErr w:type="spellEnd"/>
      <w:r w:rsidRPr="00672A6A">
        <w:rPr>
          <w:rFonts w:cs="Linux Libertine"/>
          <w:color w:val="70AD47" w:themeColor="accent6"/>
        </w:rPr>
        <w:t xml:space="preserve"> </w:t>
      </w:r>
      <w:proofErr w:type="spellStart"/>
      <w:r w:rsidRPr="00672A6A">
        <w:rPr>
          <w:rFonts w:cs="Linux Libertine"/>
          <w:color w:val="70AD47" w:themeColor="accent6"/>
        </w:rPr>
        <w:t>penodaan</w:t>
      </w:r>
      <w:proofErr w:type="spellEnd"/>
      <w:r w:rsidRPr="00672A6A">
        <w:rPr>
          <w:rFonts w:cs="Linux Libertine"/>
          <w:color w:val="70AD47" w:themeColor="accent6"/>
        </w:rPr>
        <w:t xml:space="preserve"> agama </w:t>
      </w:r>
      <w:proofErr w:type="spellStart"/>
      <w:r w:rsidRPr="00672A6A">
        <w:rPr>
          <w:rFonts w:cs="Linux Libertine"/>
          <w:color w:val="70AD47" w:themeColor="accent6"/>
        </w:rPr>
        <w:t>diarahkan</w:t>
      </w:r>
      <w:proofErr w:type="spellEnd"/>
      <w:r w:rsidRPr="00672A6A">
        <w:rPr>
          <w:rFonts w:cs="Linux Libertine"/>
          <w:color w:val="70AD47" w:themeColor="accent6"/>
        </w:rPr>
        <w:t xml:space="preserve"> pada </w:t>
      </w:r>
      <w:proofErr w:type="spellStart"/>
      <w:r w:rsidRPr="00672A6A">
        <w:rPr>
          <w:rFonts w:cs="Linux Libertine"/>
          <w:color w:val="70AD47" w:themeColor="accent6"/>
        </w:rPr>
        <w:t>konsepsi</w:t>
      </w:r>
      <w:proofErr w:type="spellEnd"/>
      <w:r w:rsidRPr="00672A6A">
        <w:rPr>
          <w:rFonts w:cs="Linux Libertine"/>
          <w:color w:val="70AD47" w:themeColor="accent6"/>
        </w:rPr>
        <w:t xml:space="preserve"> </w:t>
      </w:r>
      <w:proofErr w:type="spellStart"/>
      <w:r w:rsidRPr="00672A6A">
        <w:rPr>
          <w:rFonts w:cs="Linux Libertine"/>
          <w:color w:val="70AD47" w:themeColor="accent6"/>
        </w:rPr>
        <w:t>ujaran</w:t>
      </w:r>
      <w:proofErr w:type="spellEnd"/>
      <w:r w:rsidRPr="00672A6A">
        <w:rPr>
          <w:rFonts w:cs="Linux Libertine"/>
          <w:color w:val="70AD47" w:themeColor="accent6"/>
        </w:rPr>
        <w:t xml:space="preserve"> </w:t>
      </w:r>
      <w:proofErr w:type="spellStart"/>
      <w:r w:rsidRPr="00672A6A">
        <w:rPr>
          <w:rFonts w:cs="Linux Libertine"/>
          <w:color w:val="70AD47" w:themeColor="accent6"/>
        </w:rPr>
        <w:t>kebencian</w:t>
      </w:r>
      <w:proofErr w:type="spellEnd"/>
      <w:r w:rsidRPr="00672A6A">
        <w:rPr>
          <w:rFonts w:cs="Linux Libertine"/>
          <w:color w:val="70AD47" w:themeColor="accent6"/>
        </w:rPr>
        <w:t xml:space="preserve">, </w:t>
      </w:r>
      <w:proofErr w:type="spellStart"/>
      <w:r w:rsidRPr="00672A6A">
        <w:rPr>
          <w:rFonts w:cs="Linux Libertine"/>
          <w:color w:val="70AD47" w:themeColor="accent6"/>
        </w:rPr>
        <w:t>dengan</w:t>
      </w:r>
      <w:proofErr w:type="spellEnd"/>
      <w:r w:rsidRPr="00672A6A">
        <w:rPr>
          <w:rFonts w:cs="Linux Libertine"/>
          <w:color w:val="70AD47" w:themeColor="accent6"/>
        </w:rPr>
        <w:t xml:space="preserve"> </w:t>
      </w:r>
      <w:proofErr w:type="spellStart"/>
      <w:r w:rsidRPr="00672A6A">
        <w:rPr>
          <w:rFonts w:cs="Linux Libertine"/>
          <w:color w:val="70AD47" w:themeColor="accent6"/>
        </w:rPr>
        <w:t>mempertegas</w:t>
      </w:r>
      <w:proofErr w:type="spellEnd"/>
      <w:r w:rsidRPr="00672A6A">
        <w:rPr>
          <w:rFonts w:cs="Linux Libertine"/>
          <w:color w:val="70AD47" w:themeColor="accent6"/>
        </w:rPr>
        <w:t xml:space="preserve"> </w:t>
      </w:r>
      <w:proofErr w:type="spellStart"/>
      <w:r w:rsidRPr="00672A6A">
        <w:rPr>
          <w:rFonts w:cs="Linux Libertine"/>
          <w:color w:val="70AD47" w:themeColor="accent6"/>
        </w:rPr>
        <w:t>definisi</w:t>
      </w:r>
      <w:proofErr w:type="spellEnd"/>
      <w:r w:rsidRPr="00672A6A">
        <w:rPr>
          <w:rFonts w:cs="Linux Libertine"/>
          <w:color w:val="70AD47" w:themeColor="accent6"/>
        </w:rPr>
        <w:t xml:space="preserve"> dan </w:t>
      </w:r>
      <w:proofErr w:type="spellStart"/>
      <w:r w:rsidRPr="00672A6A">
        <w:rPr>
          <w:rFonts w:cs="Linux Libertine"/>
          <w:color w:val="70AD47" w:themeColor="accent6"/>
        </w:rPr>
        <w:t>elemen-elemenya</w:t>
      </w:r>
      <w:proofErr w:type="spellEnd"/>
      <w:r w:rsidRPr="00672A6A">
        <w:rPr>
          <w:rFonts w:cs="Linux Libertine"/>
          <w:color w:val="70AD47" w:themeColor="accent6"/>
        </w:rPr>
        <w:t xml:space="preserve"> </w:t>
      </w:r>
      <w:proofErr w:type="spellStart"/>
      <w:r w:rsidRPr="00672A6A">
        <w:rPr>
          <w:rFonts w:cs="Linux Libertine"/>
          <w:color w:val="70AD47" w:themeColor="accent6"/>
        </w:rPr>
        <w:t>sehingga</w:t>
      </w:r>
      <w:proofErr w:type="spellEnd"/>
      <w:r w:rsidRPr="00672A6A">
        <w:rPr>
          <w:rFonts w:cs="Linux Libertine"/>
          <w:color w:val="70AD47" w:themeColor="accent6"/>
        </w:rPr>
        <w:t xml:space="preserve"> </w:t>
      </w:r>
      <w:proofErr w:type="spellStart"/>
      <w:r w:rsidRPr="00672A6A">
        <w:rPr>
          <w:rFonts w:cs="Linux Libertine"/>
          <w:color w:val="70AD47" w:themeColor="accent6"/>
        </w:rPr>
        <w:t>tidak</w:t>
      </w:r>
      <w:proofErr w:type="spellEnd"/>
      <w:r w:rsidRPr="00672A6A">
        <w:rPr>
          <w:rFonts w:cs="Linux Libertine"/>
          <w:color w:val="70AD47" w:themeColor="accent6"/>
        </w:rPr>
        <w:t xml:space="preserve"> </w:t>
      </w:r>
      <w:proofErr w:type="spellStart"/>
      <w:r w:rsidRPr="00672A6A">
        <w:rPr>
          <w:rFonts w:cs="Linux Libertine"/>
          <w:color w:val="70AD47" w:themeColor="accent6"/>
        </w:rPr>
        <w:t>mudah</w:t>
      </w:r>
      <w:proofErr w:type="spellEnd"/>
      <w:r w:rsidRPr="00672A6A">
        <w:rPr>
          <w:rFonts w:cs="Linux Libertine"/>
          <w:color w:val="70AD47" w:themeColor="accent6"/>
        </w:rPr>
        <w:t xml:space="preserve"> </w:t>
      </w:r>
      <w:proofErr w:type="spellStart"/>
      <w:r w:rsidRPr="00672A6A">
        <w:rPr>
          <w:rFonts w:cs="Linux Libertine"/>
          <w:color w:val="70AD47" w:themeColor="accent6"/>
        </w:rPr>
        <w:t>ditafsirkan</w:t>
      </w:r>
      <w:proofErr w:type="spellEnd"/>
      <w:r w:rsidRPr="00672A6A">
        <w:rPr>
          <w:rFonts w:cs="Linux Libertine"/>
          <w:color w:val="70AD47" w:themeColor="accent6"/>
        </w:rPr>
        <w:t xml:space="preserve"> </w:t>
      </w:r>
      <w:proofErr w:type="spellStart"/>
      <w:r w:rsidRPr="00672A6A">
        <w:rPr>
          <w:rFonts w:cs="Linux Libertine"/>
          <w:color w:val="70AD47" w:themeColor="accent6"/>
        </w:rPr>
        <w:t>secara</w:t>
      </w:r>
      <w:proofErr w:type="spellEnd"/>
      <w:r w:rsidRPr="00672A6A">
        <w:rPr>
          <w:rFonts w:cs="Linux Libertine"/>
          <w:color w:val="70AD47" w:themeColor="accent6"/>
        </w:rPr>
        <w:t xml:space="preserve"> </w:t>
      </w:r>
      <w:proofErr w:type="spellStart"/>
      <w:r w:rsidRPr="00672A6A">
        <w:rPr>
          <w:rFonts w:cs="Linux Libertine"/>
          <w:color w:val="70AD47" w:themeColor="accent6"/>
        </w:rPr>
        <w:t>leluasa</w:t>
      </w:r>
      <w:proofErr w:type="spellEnd"/>
      <w:r w:rsidRPr="00672A6A">
        <w:rPr>
          <w:rFonts w:cs="Linux Libertine"/>
          <w:color w:val="70AD47" w:themeColor="accent6"/>
        </w:rPr>
        <w:t xml:space="preserve"> oleh </w:t>
      </w:r>
      <w:proofErr w:type="spellStart"/>
      <w:r w:rsidRPr="00672A6A">
        <w:rPr>
          <w:rFonts w:cs="Linux Libertine"/>
          <w:color w:val="70AD47" w:themeColor="accent6"/>
        </w:rPr>
        <w:t>penegak</w:t>
      </w:r>
      <w:proofErr w:type="spellEnd"/>
      <w:r w:rsidRPr="00672A6A">
        <w:rPr>
          <w:rFonts w:cs="Linux Libertine"/>
          <w:color w:val="70AD47" w:themeColor="accent6"/>
        </w:rPr>
        <w:t xml:space="preserve"> </w:t>
      </w:r>
      <w:proofErr w:type="spellStart"/>
      <w:r w:rsidRPr="00672A6A">
        <w:rPr>
          <w:rFonts w:cs="Linux Libertine"/>
          <w:color w:val="70AD47" w:themeColor="accent6"/>
        </w:rPr>
        <w:t>hukum</w:t>
      </w:r>
      <w:proofErr w:type="spellEnd"/>
      <w:r w:rsidRPr="00672A6A">
        <w:rPr>
          <w:rFonts w:cs="Linux Libertine"/>
          <w:color w:val="70AD47" w:themeColor="accent6"/>
        </w:rPr>
        <w:t xml:space="preserve">. </w:t>
      </w:r>
    </w:p>
    <w:p w14:paraId="41436B83" w14:textId="52804F6A" w:rsidR="00DC0047" w:rsidRPr="00672A6A" w:rsidRDefault="00DC0047" w:rsidP="00DC0047">
      <w:pPr>
        <w:spacing w:line="360" w:lineRule="auto"/>
        <w:jc w:val="both"/>
        <w:rPr>
          <w:rFonts w:cs="Linux Libertine"/>
          <w:color w:val="70AD47" w:themeColor="accent6"/>
        </w:rPr>
      </w:pPr>
      <w:r w:rsidRPr="00672A6A">
        <w:rPr>
          <w:rFonts w:cs="Linux Libertine"/>
          <w:color w:val="70AD47" w:themeColor="accent6"/>
        </w:rPr>
        <w:tab/>
      </w:r>
    </w:p>
    <w:p w14:paraId="6C2209FA" w14:textId="77777777" w:rsidR="00B711DE" w:rsidRPr="00672A6A" w:rsidRDefault="00B711DE" w:rsidP="00B711DE">
      <w:pPr>
        <w:pStyle w:val="ParagraphNormal"/>
        <w:rPr>
          <w:rFonts w:cs="Linux Libertine"/>
          <w:color w:val="FF0000"/>
          <w:cs/>
        </w:rPr>
      </w:pP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618D5" w14:textId="77777777" w:rsidR="00BD691D" w:rsidRDefault="00BD691D" w:rsidP="00D043F5">
      <w:r>
        <w:separator/>
      </w:r>
    </w:p>
  </w:endnote>
  <w:endnote w:type="continuationSeparator" w:id="0">
    <w:p w14:paraId="2A7D0BB9" w14:textId="77777777" w:rsidR="00BD691D" w:rsidRDefault="00BD691D"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6BAE7" w14:textId="77777777" w:rsidR="00BD691D" w:rsidRDefault="00BD691D" w:rsidP="00D043F5">
      <w:r>
        <w:separator/>
      </w:r>
    </w:p>
  </w:footnote>
  <w:footnote w:type="continuationSeparator" w:id="0">
    <w:p w14:paraId="53E7D864" w14:textId="77777777" w:rsidR="00BD691D" w:rsidRDefault="00BD691D" w:rsidP="00D043F5">
      <w:r>
        <w:continuationSeparator/>
      </w:r>
    </w:p>
  </w:footnote>
  <w:footnote w:id="1">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3">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4">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5">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6">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7">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8">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9">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10">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11">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12">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13">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14">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5">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16">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17">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18">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19">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20">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21">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22">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23">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24">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25">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26">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27">
    <w:p w14:paraId="60FEB43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28">
    <w:p w14:paraId="265563E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29">
    <w:p w14:paraId="34E5487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30">
    <w:p w14:paraId="5B18D624"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31">
    <w:p w14:paraId="62DBFA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32">
    <w:p w14:paraId="2C2C58E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33">
    <w:p w14:paraId="3C5C37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34">
    <w:p w14:paraId="6A8C79D3"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35">
    <w:p w14:paraId="080383D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terview with a former member of </w:t>
      </w:r>
      <w:proofErr w:type="spellStart"/>
      <w:r w:rsidRPr="000D0378">
        <w:rPr>
          <w:rFonts w:cs="Linux Libertine"/>
        </w:rPr>
        <w:t>Gafatar</w:t>
      </w:r>
      <w:proofErr w:type="spellEnd"/>
      <w:r w:rsidRPr="000D0378">
        <w:rPr>
          <w:rFonts w:cs="Linux Libertine"/>
        </w:rPr>
        <w:t>, Mr. AD. in August 2021. See also https://nasional.tempo.co/read/655980/diduga-sebar-ajaran-sesat-anggota-gafatar-terancam-penjara</w:t>
      </w:r>
    </w:p>
  </w:footnote>
  <w:footnote w:id="36">
    <w:p w14:paraId="09E4C31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terview with AD, a former member of </w:t>
      </w:r>
      <w:proofErr w:type="spellStart"/>
      <w:r w:rsidRPr="000D0378">
        <w:rPr>
          <w:rFonts w:cs="Linux Libertine"/>
        </w:rPr>
        <w:t>Gafatar</w:t>
      </w:r>
      <w:proofErr w:type="spellEnd"/>
      <w:r w:rsidRPr="000D0378">
        <w:rPr>
          <w:rFonts w:cs="Linux Libertine"/>
        </w:rPr>
        <w:t xml:space="preserve"> in January 2022.</w:t>
      </w:r>
    </w:p>
  </w:footnote>
  <w:footnote w:id="37">
    <w:p w14:paraId="281C2A5C"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liputan6.com/news/read/2415932/ribuan-warga-bakar-permukiman-gafatar-di-kalimantan-barat</w:t>
      </w:r>
    </w:p>
  </w:footnote>
  <w:footnote w:id="38">
    <w:p w14:paraId="5B91D453"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Mr Adam. See also https://www.viva.co.id/berita/nasional/725735-mantan-ketua-gafatar-sesalkan-pembakaran-kampung-gafatar</w:t>
      </w:r>
    </w:p>
  </w:footnote>
  <w:footnote w:id="39">
    <w:p w14:paraId="048B6A3E"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0_indonesia_pengusiran_gafatar</w:t>
      </w:r>
    </w:p>
  </w:footnote>
  <w:footnote w:id="40">
    <w:p w14:paraId="73778A3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41">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2">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43">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44">
    <w:p w14:paraId="67034FF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97/PUU-XIV/ 2016, 53.</w:t>
      </w:r>
    </w:p>
  </w:footnote>
  <w:footnote w:id="45">
    <w:p w14:paraId="051EF2A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46">
    <w:p w14:paraId="0F4E935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47">
    <w:p w14:paraId="5476E7F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48">
    <w:p w14:paraId="70AEB304"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49">
    <w:p w14:paraId="2A8C10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50">
    <w:p w14:paraId="5A6761E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51">
    <w:p w14:paraId="10D53D21" w14:textId="77777777" w:rsidR="00EC7DF9" w:rsidRPr="000D0378" w:rsidRDefault="00EC7DF9" w:rsidP="00EC7DF9">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0D0378">
        <w:rPr>
          <w:rFonts w:cs="Linux Libertine"/>
          <w:i/>
          <w:iCs/>
        </w:rPr>
        <w:t>See</w:t>
      </w:r>
      <w:r w:rsidRPr="000D0378">
        <w:rPr>
          <w:rFonts w:cs="Linux Libertine"/>
        </w:rPr>
        <w:t xml:space="preserve"> United Nations General Assembly A/HRC/22/17/Add.4).</w:t>
      </w:r>
    </w:p>
  </w:footnote>
  <w:footnote w:id="52">
    <w:p w14:paraId="62270526" w14:textId="77777777" w:rsidR="00EC7DF9" w:rsidRPr="000D0378" w:rsidRDefault="00EC7DF9" w:rsidP="00EC7DF9">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53">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54">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56">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57">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58">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59">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60">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61">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62">
    <w:p w14:paraId="7A54488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w:t>
      </w:r>
      <w:proofErr w:type="spellStart"/>
      <w:r w:rsidRPr="000D0378">
        <w:rPr>
          <w:rFonts w:cs="Linux Libertine"/>
        </w:rPr>
        <w:t>Gafatar</w:t>
      </w:r>
      <w:proofErr w:type="spellEnd"/>
      <w:r w:rsidRPr="000D0378">
        <w:rPr>
          <w:rFonts w:cs="Linux Libertine"/>
        </w:rPr>
        <w:t xml:space="preserve">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w:t>
      </w:r>
      <w:proofErr w:type="spellStart"/>
      <w:r w:rsidRPr="000D0378">
        <w:rPr>
          <w:rFonts w:cs="Linux Libertine"/>
        </w:rPr>
        <w:t>Gafatar</w:t>
      </w:r>
      <w:proofErr w:type="spellEnd"/>
      <w:r w:rsidRPr="000D0378">
        <w:rPr>
          <w:rFonts w:cs="Linux Libertine"/>
        </w:rPr>
        <w:t xml:space="preserve"> activities are officially banned by the government] https://khazanah.republika.co.id/berita/dunia-islam/islam-nusantara/16/03/24/o4jj6h377-ajarkan-aliran-sesat-pemerintah-resmi-larang-aktivitas-gafatar</w:t>
      </w:r>
    </w:p>
  </w:footnote>
  <w:footnote w:id="63">
    <w:p w14:paraId="0E705857"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4">
    <w:p w14:paraId="06F9B2B0" w14:textId="77777777" w:rsidR="00EB123F" w:rsidRPr="000D0378" w:rsidRDefault="00EB123F" w:rsidP="00EB123F">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w:t>
      </w:r>
      <w:proofErr w:type="spellStart"/>
      <w:r w:rsidRPr="000D0378">
        <w:rPr>
          <w:rFonts w:cs="Linux Libertine"/>
          <w:sz w:val="16"/>
          <w:szCs w:val="16"/>
        </w:rPr>
        <w:t>Gafatar</w:t>
      </w:r>
      <w:proofErr w:type="spellEnd"/>
      <w:r w:rsidRPr="000D0378">
        <w:rPr>
          <w:rFonts w:cs="Linux Libertine"/>
          <w:sz w:val="16"/>
          <w:szCs w:val="16"/>
        </w:rPr>
        <w:t xml:space="preserve">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65">
    <w:p w14:paraId="3448BC71" w14:textId="77777777" w:rsidR="00EB123F" w:rsidRPr="000D0378" w:rsidRDefault="00EB123F" w:rsidP="00EB123F">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6571FEDC" w14:textId="77777777" w:rsidR="00EB123F" w:rsidRPr="000D0378" w:rsidRDefault="00EB123F" w:rsidP="00EB123F">
      <w:pPr>
        <w:pStyle w:val="FootnoteText"/>
        <w:rPr>
          <w:rFonts w:cs="Linux Libertine"/>
        </w:rPr>
      </w:pPr>
    </w:p>
  </w:footnote>
  <w:footnote w:id="66">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67">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68">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69">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70">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71">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72">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73">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74">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75">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76">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77">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78">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79">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terview with AD, the </w:t>
      </w:r>
      <w:proofErr w:type="spellStart"/>
      <w:r w:rsidRPr="000D0378">
        <w:rPr>
          <w:rFonts w:cs="Linux Libertine"/>
        </w:rPr>
        <w:t>Gafatar</w:t>
      </w:r>
      <w:proofErr w:type="spellEnd"/>
      <w:r w:rsidRPr="000D0378">
        <w:rPr>
          <w:rFonts w:cs="Linux Libertine"/>
        </w:rPr>
        <w:t xml:space="preserve"> follower at 2:38 PM, on 4/18/2020].</w:t>
      </w:r>
    </w:p>
  </w:footnote>
  <w:footnote w:id="80">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81">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82">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83">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84">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85">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86">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87">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88">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89">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90">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91">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92">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93">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94">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4BAA9D" w14:textId="77777777" w:rsidR="00D043F5" w:rsidRDefault="00D043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0CA9C" w14:textId="77777777" w:rsidR="00D043F5" w:rsidRDefault="00D04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6"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8"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19"/>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18"/>
  </w:num>
  <w:num w:numId="204" w16cid:durableId="1207641991">
    <w:abstractNumId w:val="14"/>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26"/>
  </w:num>
  <w:num w:numId="326" w16cid:durableId="316344978">
    <w:abstractNumId w:val="8"/>
    <w:lvlOverride w:ilvl="0">
      <w:startOverride w:val="1"/>
    </w:lvlOverride>
  </w:num>
  <w:num w:numId="327" w16cid:durableId="1672759476">
    <w:abstractNumId w:val="27"/>
  </w:num>
  <w:num w:numId="328" w16cid:durableId="693918220">
    <w:abstractNumId w:val="25"/>
  </w:num>
  <w:num w:numId="329" w16cid:durableId="195196305">
    <w:abstractNumId w:val="25"/>
    <w:lvlOverride w:ilvl="0">
      <w:startOverride w:val="3"/>
    </w:lvlOverride>
    <w:lvlOverride w:ilvl="1">
      <w:startOverride w:val="3"/>
    </w:lvlOverride>
  </w:num>
  <w:num w:numId="330" w16cid:durableId="1556820072">
    <w:abstractNumId w:val="20"/>
  </w:num>
  <w:num w:numId="331" w16cid:durableId="1470439083">
    <w:abstractNumId w:val="15"/>
  </w:num>
  <w:num w:numId="332" w16cid:durableId="538780605">
    <w:abstractNumId w:val="17"/>
  </w:num>
  <w:num w:numId="333" w16cid:durableId="130564383">
    <w:abstractNumId w:val="21"/>
  </w:num>
  <w:num w:numId="334" w16cid:durableId="1017464277">
    <w:abstractNumId w:val="16"/>
  </w:num>
  <w:num w:numId="335" w16cid:durableId="1059282091">
    <w:abstractNumId w:val="28"/>
  </w:num>
  <w:num w:numId="336" w16cid:durableId="1735424484">
    <w:abstractNumId w:val="12"/>
  </w:num>
  <w:num w:numId="337" w16cid:durableId="438718605">
    <w:abstractNumId w:val="13"/>
  </w:num>
  <w:num w:numId="338" w16cid:durableId="1660186439">
    <w:abstractNumId w:val="22"/>
  </w:num>
  <w:num w:numId="339" w16cid:durableId="940062582">
    <w:abstractNumId w:val="24"/>
  </w:num>
  <w:num w:numId="340" w16cid:durableId="520437913">
    <w:abstractNumId w:val="23"/>
  </w:num>
  <w:num w:numId="341" w16cid:durableId="14544035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45337"/>
    <w:rsid w:val="000865BE"/>
    <w:rsid w:val="000C21FD"/>
    <w:rsid w:val="000D0378"/>
    <w:rsid w:val="000F720D"/>
    <w:rsid w:val="00117785"/>
    <w:rsid w:val="00151845"/>
    <w:rsid w:val="0025471E"/>
    <w:rsid w:val="00257C00"/>
    <w:rsid w:val="002B7213"/>
    <w:rsid w:val="002C4402"/>
    <w:rsid w:val="00340465"/>
    <w:rsid w:val="003424F0"/>
    <w:rsid w:val="00422F55"/>
    <w:rsid w:val="00441CCC"/>
    <w:rsid w:val="00464116"/>
    <w:rsid w:val="0046564B"/>
    <w:rsid w:val="004933D7"/>
    <w:rsid w:val="00497A00"/>
    <w:rsid w:val="004C7AD8"/>
    <w:rsid w:val="00601A07"/>
    <w:rsid w:val="0060217C"/>
    <w:rsid w:val="00672A6A"/>
    <w:rsid w:val="0069487F"/>
    <w:rsid w:val="006A2A0F"/>
    <w:rsid w:val="006D1E4B"/>
    <w:rsid w:val="007659EE"/>
    <w:rsid w:val="00765DC5"/>
    <w:rsid w:val="00784A47"/>
    <w:rsid w:val="00792023"/>
    <w:rsid w:val="007B5411"/>
    <w:rsid w:val="007D2DAE"/>
    <w:rsid w:val="00810280"/>
    <w:rsid w:val="00852047"/>
    <w:rsid w:val="008907A4"/>
    <w:rsid w:val="008A2AB1"/>
    <w:rsid w:val="008C07D6"/>
    <w:rsid w:val="008C531A"/>
    <w:rsid w:val="008D3F7C"/>
    <w:rsid w:val="00927779"/>
    <w:rsid w:val="009510D5"/>
    <w:rsid w:val="00967DD5"/>
    <w:rsid w:val="009C7DB5"/>
    <w:rsid w:val="00A27FE0"/>
    <w:rsid w:val="00A533A0"/>
    <w:rsid w:val="00A97C03"/>
    <w:rsid w:val="00AD45B1"/>
    <w:rsid w:val="00B16288"/>
    <w:rsid w:val="00B56113"/>
    <w:rsid w:val="00B60435"/>
    <w:rsid w:val="00B711DE"/>
    <w:rsid w:val="00B84201"/>
    <w:rsid w:val="00BC2CF5"/>
    <w:rsid w:val="00BD691D"/>
    <w:rsid w:val="00C1240E"/>
    <w:rsid w:val="00C74AC3"/>
    <w:rsid w:val="00CC45BD"/>
    <w:rsid w:val="00CD6D53"/>
    <w:rsid w:val="00D043F5"/>
    <w:rsid w:val="00D14063"/>
    <w:rsid w:val="00D45448"/>
    <w:rsid w:val="00D957B0"/>
    <w:rsid w:val="00DA1309"/>
    <w:rsid w:val="00DC0047"/>
    <w:rsid w:val="00DD6AEE"/>
    <w:rsid w:val="00DE4F82"/>
    <w:rsid w:val="00E83EAB"/>
    <w:rsid w:val="00EB123F"/>
    <w:rsid w:val="00EC7DF9"/>
    <w:rsid w:val="00EF69DE"/>
    <w:rsid w:val="00F455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header" Target="header1.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7.png"/><Relationship Id="rId2" Type="http://schemas.openxmlformats.org/officeDocument/2006/relationships/styles" Target="styles.xml"/><Relationship Id="rId16" Type="http://schemas.openxmlformats.org/officeDocument/2006/relationships/diagramLayout" Target="diagrams/layout2.xml"/><Relationship Id="rId20" Type="http://schemas.openxmlformats.org/officeDocument/2006/relationships/image" Target="media/image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24" Type="http://schemas.openxmlformats.org/officeDocument/2006/relationships/image" Target="media/image6.emf"/><Relationship Id="rId5"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image" Target="media/image4.emf"/><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1939575" y="2095489"/>
          <a:ext cx="54289" cy="0"/>
        </a:xfrm>
        <a:custGeom>
          <a:avLst/>
          <a:gdLst/>
          <a:ahLst/>
          <a:cxnLst/>
          <a:rect l="0" t="0" r="0" b="0"/>
          <a:pathLst>
            <a:path>
              <a:moveTo>
                <a:pt x="0" y="0"/>
              </a:moveTo>
              <a:lnTo>
                <a:pt x="5428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2662475" y="2168010"/>
          <a:ext cx="227442" cy="0"/>
        </a:xfrm>
        <a:custGeom>
          <a:avLst/>
          <a:gdLst/>
          <a:ahLst/>
          <a:cxnLst/>
          <a:rect l="0" t="0" r="0" b="0"/>
          <a:pathLst>
            <a:path>
              <a:moveTo>
                <a:pt x="0" y="0"/>
              </a:moveTo>
              <a:lnTo>
                <a:pt x="227442"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170019" y="1286150"/>
          <a:ext cx="336736" cy="0"/>
        </a:xfrm>
        <a:custGeom>
          <a:avLst/>
          <a:gdLst/>
          <a:ahLst/>
          <a:cxnLst/>
          <a:rect l="0" t="0" r="0" b="0"/>
          <a:pathLst>
            <a:path>
              <a:moveTo>
                <a:pt x="0" y="0"/>
              </a:moveTo>
              <a:lnTo>
                <a:pt x="33673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1988101" y="1454519"/>
          <a:ext cx="700571" cy="700571"/>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022300" y="1488718"/>
        <a:ext cx="632173" cy="632173"/>
      </dsp:txXfrm>
    </dsp:sp>
    <dsp:sp modelId="{9928CE0A-05EB-D942-A5C3-03A2F645FD40}">
      <dsp:nvSpPr>
        <dsp:cNvPr id="0" name=""/>
        <dsp:cNvSpPr/>
      </dsp:nvSpPr>
      <dsp:spPr>
        <a:xfrm>
          <a:off x="2114238" y="669485"/>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136122" y="691369"/>
        <a:ext cx="404529" cy="404529"/>
      </dsp:txXfrm>
    </dsp:sp>
    <dsp:sp modelId="{DCCCCE2D-265D-8E4F-89CA-33F0D1B7E9E5}">
      <dsp:nvSpPr>
        <dsp:cNvPr id="0" name=""/>
        <dsp:cNvSpPr/>
      </dsp:nvSpPr>
      <dsp:spPr>
        <a:xfrm rot="13500000">
          <a:off x="1947667" y="600489"/>
          <a:ext cx="195150" cy="0"/>
        </a:xfrm>
        <a:custGeom>
          <a:avLst/>
          <a:gdLst/>
          <a:ahLst/>
          <a:cxnLst/>
          <a:rect l="0" t="0" r="0" b="0"/>
          <a:pathLst>
            <a:path>
              <a:moveTo>
                <a:pt x="0" y="0"/>
              </a:moveTo>
              <a:lnTo>
                <a:pt x="1951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527949" y="83196"/>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549833" y="105080"/>
        <a:ext cx="404529" cy="404529"/>
      </dsp:txXfrm>
    </dsp:sp>
    <dsp:sp modelId="{5A1CD1EB-9A42-A349-A314-E7E72DB67059}">
      <dsp:nvSpPr>
        <dsp:cNvPr id="0" name=""/>
        <dsp:cNvSpPr/>
      </dsp:nvSpPr>
      <dsp:spPr>
        <a:xfrm rot="18900000">
          <a:off x="2533956" y="600489"/>
          <a:ext cx="195150" cy="0"/>
        </a:xfrm>
        <a:custGeom>
          <a:avLst/>
          <a:gdLst/>
          <a:ahLst/>
          <a:cxnLst/>
          <a:rect l="0" t="0" r="0" b="0"/>
          <a:pathLst>
            <a:path>
              <a:moveTo>
                <a:pt x="0" y="0"/>
              </a:moveTo>
              <a:lnTo>
                <a:pt x="1951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2700528" y="83196"/>
          <a:ext cx="448297" cy="448297"/>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2722412" y="105080"/>
        <a:ext cx="404529" cy="404529"/>
      </dsp:txXfrm>
    </dsp:sp>
    <dsp:sp modelId="{B8B1F485-6392-5141-91A8-2D5EB5C88336}">
      <dsp:nvSpPr>
        <dsp:cNvPr id="0" name=""/>
        <dsp:cNvSpPr/>
      </dsp:nvSpPr>
      <dsp:spPr>
        <a:xfrm>
          <a:off x="2863720" y="2200627"/>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2886633" y="2223540"/>
        <a:ext cx="423556" cy="423556"/>
      </dsp:txXfrm>
    </dsp:sp>
    <dsp:sp modelId="{6C0BA4E2-4524-3F40-B343-04FABF03EC81}">
      <dsp:nvSpPr>
        <dsp:cNvPr id="0" name=""/>
        <dsp:cNvSpPr/>
      </dsp:nvSpPr>
      <dsp:spPr>
        <a:xfrm rot="18000000">
          <a:off x="3177195" y="2102394"/>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3248148" y="1534778"/>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3271061" y="1557691"/>
        <a:ext cx="423556" cy="423556"/>
      </dsp:txXfrm>
    </dsp:sp>
    <dsp:sp modelId="{29FE28E5-D5DB-884D-B475-85349C5FAFC4}">
      <dsp:nvSpPr>
        <dsp:cNvPr id="0" name=""/>
        <dsp:cNvSpPr/>
      </dsp:nvSpPr>
      <dsp:spPr>
        <a:xfrm rot="1800000">
          <a:off x="3317906" y="2627532"/>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3529568" y="2585055"/>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3552481" y="2607968"/>
        <a:ext cx="423556" cy="423556"/>
      </dsp:txXfrm>
    </dsp:sp>
    <dsp:sp modelId="{A1C52CF1-F4F0-874A-A773-49CF5D362701}">
      <dsp:nvSpPr>
        <dsp:cNvPr id="0" name=""/>
        <dsp:cNvSpPr/>
      </dsp:nvSpPr>
      <dsp:spPr>
        <a:xfrm rot="7200000">
          <a:off x="2792767" y="2768243"/>
          <a:ext cx="226859" cy="0"/>
        </a:xfrm>
        <a:custGeom>
          <a:avLst/>
          <a:gdLst/>
          <a:ahLst/>
          <a:cxnLst/>
          <a:rect l="0" t="0" r="0" b="0"/>
          <a:pathLst>
            <a:path>
              <a:moveTo>
                <a:pt x="0" y="0"/>
              </a:moveTo>
              <a:lnTo>
                <a:pt x="226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2479292" y="2866476"/>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2502205" y="2889389"/>
        <a:ext cx="423556" cy="423556"/>
      </dsp:txXfrm>
    </dsp:sp>
    <dsp:sp modelId="{7749E86A-E401-444E-ADB1-14369D239DDF}">
      <dsp:nvSpPr>
        <dsp:cNvPr id="0" name=""/>
        <dsp:cNvSpPr/>
      </dsp:nvSpPr>
      <dsp:spPr>
        <a:xfrm>
          <a:off x="1475955" y="2061075"/>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498868" y="2083988"/>
        <a:ext cx="423556" cy="423556"/>
      </dsp:txXfrm>
    </dsp:sp>
    <dsp:sp modelId="{90FBFC1C-1637-1A44-885F-5AC1F46AB26E}">
      <dsp:nvSpPr>
        <dsp:cNvPr id="0" name=""/>
        <dsp:cNvSpPr/>
      </dsp:nvSpPr>
      <dsp:spPr>
        <a:xfrm rot="6300000">
          <a:off x="1428681" y="2698564"/>
          <a:ext cx="348072" cy="0"/>
        </a:xfrm>
        <a:custGeom>
          <a:avLst/>
          <a:gdLst/>
          <a:ahLst/>
          <a:cxnLst/>
          <a:rect l="0" t="0" r="0" b="0"/>
          <a:pathLst>
            <a:path>
              <a:moveTo>
                <a:pt x="0" y="0"/>
              </a:moveTo>
              <a:lnTo>
                <a:pt x="348072"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260097" y="2866670"/>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283010" y="2889583"/>
        <a:ext cx="423556" cy="423556"/>
      </dsp:txXfrm>
    </dsp:sp>
    <dsp:sp modelId="{27E0D946-D930-A64F-82D9-AE2108927A9F}">
      <dsp:nvSpPr>
        <dsp:cNvPr id="0" name=""/>
        <dsp:cNvSpPr/>
      </dsp:nvSpPr>
      <dsp:spPr>
        <a:xfrm rot="11700000">
          <a:off x="1133813" y="2187837"/>
          <a:ext cx="348072" cy="0"/>
        </a:xfrm>
        <a:custGeom>
          <a:avLst/>
          <a:gdLst/>
          <a:ahLst/>
          <a:cxnLst/>
          <a:rect l="0" t="0" r="0" b="0"/>
          <a:pathLst>
            <a:path>
              <a:moveTo>
                <a:pt x="0" y="0"/>
              </a:moveTo>
              <a:lnTo>
                <a:pt x="348072"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670360" y="1845216"/>
          <a:ext cx="469382" cy="46938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93273" y="1868129"/>
        <a:ext cx="423556" cy="423556"/>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1</TotalTime>
  <Pages>149</Pages>
  <Words>48561</Words>
  <Characters>276803</Characters>
  <Application>Microsoft Office Word</Application>
  <DocSecurity>0</DocSecurity>
  <Lines>2306</Lines>
  <Paragraphs>649</Paragraphs>
  <ScaleCrop>false</ScaleCrop>
  <Company/>
  <LinksUpToDate>false</LinksUpToDate>
  <CharactersWithSpaces>32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78</cp:revision>
  <dcterms:created xsi:type="dcterms:W3CDTF">2023-03-23T02:09:00Z</dcterms:created>
  <dcterms:modified xsi:type="dcterms:W3CDTF">2023-03-29T04:36:00Z</dcterms:modified>
</cp:coreProperties>
</file>